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8D255" w14:textId="5AA3BE86" w:rsidR="005675F6" w:rsidRDefault="005675F6" w:rsidP="00726C7F">
      <w:pPr>
        <w:rPr>
          <w:ins w:id="0" w:author="Kevin Chen" w:date="2019-12-20T13:06:00Z"/>
          <w:b/>
          <w:sz w:val="24"/>
        </w:rPr>
      </w:pPr>
      <w:ins w:id="1" w:author="Kevin Chen" w:date="2019-12-20T13:06:00Z">
        <w:r w:rsidRPr="00726C7F">
          <w:rPr>
            <w:b/>
            <w:sz w:val="24"/>
          </w:rPr>
          <w:t>Metalworking Fluids and Cancer Mortality from 1941 to 2015 in a US Autoworker Cohort</w:t>
        </w:r>
      </w:ins>
    </w:p>
    <w:p w14:paraId="56D10899" w14:textId="050E83D6" w:rsidR="005675F6" w:rsidRDefault="005675F6" w:rsidP="00726C7F">
      <w:pPr>
        <w:rPr>
          <w:ins w:id="2" w:author="Kevin Chen" w:date="2019-12-20T13:06:00Z"/>
        </w:rPr>
      </w:pPr>
      <w:ins w:id="3" w:author="Kevin Chen" w:date="2019-12-20T13:06:00Z">
        <w:r>
          <w:rPr>
            <w:b/>
          </w:rPr>
          <w:t>Abstract</w:t>
        </w:r>
      </w:ins>
    </w:p>
    <w:p w14:paraId="18E459E6" w14:textId="6AB7D5E3" w:rsidR="005675F6" w:rsidRPr="00726C7F" w:rsidRDefault="00986963">
      <w:pPr>
        <w:spacing w:after="0" w:line="360" w:lineRule="auto"/>
        <w:rPr>
          <w:ins w:id="4" w:author="Kevin Chen" w:date="2019-12-20T13:06:00Z"/>
        </w:rPr>
      </w:pPr>
      <w:ins w:id="5" w:author="Kevin Chen" w:date="2019-12-20T13:06:00Z">
        <w:r>
          <w:t xml:space="preserve">This report describes the extended follow-up (1941-2015) of a cohort of 38,649 automobile manufacturing workers with potential exposure to metalworking fluids (MWF). The outcomes of interest were mortality from cancers of the esophagus, stomach, intestine, rectum, bladder, liver, pancreas, larynx, lung, skin, prostate, brain, and female breast, as well as leukemia. This report includes 5,472 deaths from cancer, more than 10 times the numbers of deaths in our last summary report published 20 years ago. Standardized mortality ratios were computed for the entire study period. Adjusted hazard ratios (HR) were estimated in Cox proportional hazard models with categorical variables for cumulative exposure to each type of MWF. Exposure response patterns are consistent with prior mortality reports from this cohort. We found increased risk of skin and breast cancer with straight fluid.  For the first time, we found elevated risk of stomach cancer mortality.  Overall, many of the exposure-response results did not suggest an association with MWF. These results may be attenuated due to using mortality as an outcome and healthy worker survivor effect. Mortality is a poor proxy for cancer diagnosis for treatable cancers, and may not be the optimal outcome measure in etiological studies.  Although the HR presented here handle bias from the healthy worker hire effect and left truncation, they do not handle bias from healthy worker survivor effect which likely results in underestimates of the health impacts of MWF.  Although this updated summary helps shine the light on the risk of cancer from MWF, targeted future analyses will help clarify associations. </w:t>
        </w:r>
      </w:ins>
    </w:p>
    <w:p w14:paraId="7B52466C" w14:textId="77777777" w:rsidR="0030782F" w:rsidRDefault="0030782F" w:rsidP="00117225">
      <w:pPr>
        <w:spacing w:after="0" w:line="360" w:lineRule="auto"/>
        <w:rPr>
          <w:ins w:id="6" w:author="Kevin Chen" w:date="2019-12-20T13:07:00Z"/>
        </w:rPr>
      </w:pPr>
    </w:p>
    <w:p w14:paraId="6CE50FF6" w14:textId="6644E000" w:rsidR="007A1F6E" w:rsidRPr="00CE75F7" w:rsidRDefault="007A1F6E" w:rsidP="00117225">
      <w:pPr>
        <w:spacing w:after="0" w:line="360" w:lineRule="auto"/>
        <w:rPr>
          <w:b/>
        </w:rPr>
      </w:pPr>
      <w:r w:rsidRPr="00CE75F7">
        <w:rPr>
          <w:b/>
        </w:rPr>
        <w:t xml:space="preserve">Introduction </w:t>
      </w:r>
    </w:p>
    <w:p w14:paraId="2AA252AB" w14:textId="615452FC" w:rsidR="000D6DF9" w:rsidRDefault="00844495" w:rsidP="00117225">
      <w:pPr>
        <w:spacing w:after="0" w:line="360" w:lineRule="auto"/>
      </w:pPr>
      <w:r w:rsidRPr="00844495">
        <w:t>M</w:t>
      </w:r>
      <w:r w:rsidR="007A1F6E">
        <w:t>etalworking fluids (M</w:t>
      </w:r>
      <w:r w:rsidRPr="00844495">
        <w:t>WF</w:t>
      </w:r>
      <w:r w:rsidR="007A1F6E">
        <w:t>s)</w:t>
      </w:r>
      <w:r w:rsidRPr="00844495">
        <w:t xml:space="preserve"> are complex mixtures of oils and chemical additives widely used to cool and lubricate metal machining operations. </w:t>
      </w:r>
      <w:r w:rsidR="004240D7">
        <w:t xml:space="preserve"> </w:t>
      </w:r>
      <w:r w:rsidRPr="00844495">
        <w:t>MWF</w:t>
      </w:r>
      <w:r w:rsidR="007A1F6E">
        <w:t>s</w:t>
      </w:r>
      <w:r w:rsidRPr="00844495">
        <w:t xml:space="preserve"> are aerosolized when sprayed, generating airborne particulate matter (PM) at concentrations up to two orders of magnitude higher than </w:t>
      </w:r>
      <w:r w:rsidR="00EC628C">
        <w:t xml:space="preserve">allowable </w:t>
      </w:r>
      <w:r w:rsidR="009D2A82">
        <w:t>by</w:t>
      </w:r>
      <w:r w:rsidR="007A1F6E">
        <w:t xml:space="preserve"> </w:t>
      </w:r>
      <w:r w:rsidR="00EC628C">
        <w:t xml:space="preserve">the </w:t>
      </w:r>
      <w:r w:rsidR="00692804">
        <w:t xml:space="preserve">U.S. </w:t>
      </w:r>
      <w:r w:rsidR="00CE75F7">
        <w:t xml:space="preserve">ambient air pollution </w:t>
      </w:r>
      <w:r w:rsidR="00EC628C">
        <w:t>standard</w:t>
      </w:r>
      <w:r w:rsidR="00A9167A">
        <w:t>s</w:t>
      </w:r>
      <w:r w:rsidR="00CE75F7">
        <w:t>.</w:t>
      </w:r>
      <w:r w:rsidR="00692804">
        <w:fldChar w:fldCharType="begin" w:fldLock="1"/>
      </w:r>
      <w:r w:rsidR="0079386A">
        <w:instrText>ADDIN CSL_CITATION {"citationItems":[{"id":"ITEM-1","itemData":{"URL":"https://19january2017snapshot.epa.gov/criteria-air-pollutants_.html","author":[{"dropping-particle":"","family":"EPA","given":"","non-dropping-particle":"","parse-names":false,"suffix":""}],"container-title":"Federal Register","id":"ITEM-1","issued":{"date-parts":[["2008"]]},"title":"National Ambient Air Quality Standards (NAAQS)","type":"webpage"},"uris":["http://www.mendeley.com/documents/?uuid=4f99f977-33d0-4970-bbcb-3e1a08955ba8"]}],"mendeley":{"formattedCitation":"&lt;sup&gt;1&lt;/sup&gt;","plainTextFormattedCitation":"1","previouslyFormattedCitation":"&lt;sup&gt;1&lt;/sup&gt;"},"properties":{"noteIndex":0},"schema":"https://github.com/citation-style-language/schema/raw/master/csl-citation.json"}</w:instrText>
      </w:r>
      <w:r w:rsidR="00692804">
        <w:fldChar w:fldCharType="separate"/>
      </w:r>
      <w:r w:rsidR="00692804" w:rsidRPr="00692804">
        <w:rPr>
          <w:noProof/>
          <w:vertAlign w:val="superscript"/>
        </w:rPr>
        <w:t>1</w:t>
      </w:r>
      <w:r w:rsidR="00692804">
        <w:fldChar w:fldCharType="end"/>
      </w:r>
      <w:r w:rsidR="0040718F" w:rsidRPr="0040718F">
        <w:t xml:space="preserve"> </w:t>
      </w:r>
      <w:r w:rsidR="0040718F">
        <w:t>C</w:t>
      </w:r>
      <w:r w:rsidR="0040718F" w:rsidRPr="0040718F">
        <w:t xml:space="preserve">lassified as straight </w:t>
      </w:r>
      <w:r w:rsidR="0040718F">
        <w:t xml:space="preserve">(mineral </w:t>
      </w:r>
      <w:r w:rsidR="0040718F" w:rsidRPr="0040718F">
        <w:t>oils</w:t>
      </w:r>
      <w:r w:rsidR="0040718F">
        <w:t>)</w:t>
      </w:r>
      <w:r w:rsidR="0040718F" w:rsidRPr="0040718F">
        <w:t>, soluble (oil</w:t>
      </w:r>
      <w:r w:rsidR="0040718F">
        <w:t>s</w:t>
      </w:r>
      <w:r w:rsidR="0040718F" w:rsidRPr="0040718F">
        <w:t xml:space="preserve"> emulsified in water), or synthetic (without oil</w:t>
      </w:r>
      <w:r w:rsidR="0040718F">
        <w:t>s</w:t>
      </w:r>
      <w:r w:rsidR="0040718F" w:rsidRPr="0040718F">
        <w:t xml:space="preserve">), </w:t>
      </w:r>
      <w:r w:rsidR="0040718F">
        <w:t xml:space="preserve">MWFs </w:t>
      </w:r>
      <w:r w:rsidR="0040718F" w:rsidRPr="0040718F">
        <w:t>continue to pose a potential hazard to millions of workers in automobile manufacturing and other metal machining jobs related to electronics manufacturing, new technologies, and alternative energy.</w:t>
      </w:r>
      <w:r w:rsidRPr="00844495">
        <w:t xml:space="preserve"> </w:t>
      </w:r>
      <w:r w:rsidR="004240D7" w:rsidRPr="004240D7">
        <w:t>Some MWF constituents are carcinogenic in animals, including</w:t>
      </w:r>
      <w:r w:rsidR="004240D7">
        <w:t xml:space="preserve"> </w:t>
      </w:r>
      <w:r w:rsidR="004240D7" w:rsidRPr="004240D7">
        <w:t>N-nitrosamines</w:t>
      </w:r>
      <w:r w:rsidR="0085778C">
        <w:fldChar w:fldCharType="begin" w:fldLock="1"/>
      </w:r>
      <w:r w:rsidR="0079386A">
        <w:instrText>ADDIN CSL_CITATION {"citationItems":[{"id":"ITEM-1","itemData":{"author":[{"dropping-particle":"","family":"IARC","given":"","non-dropping-particle":"","parse-names":false,"suffix":""}],"id":"ITEM-1","issued":{"date-parts":[["1978"]]},"number-of-pages":"77-82","publisher-place":"Lyon, France","title":"N-nitrosodiethanolamine. In ‘‘IARC Monographs on the Evaluation of the Carcinogenic Risk of Chemicals to Humans, Some N-Nitroso Compounds.’’","type":"report"},"uris":["http://www.mendeley.com/documents/?uuid=7a20491a-e8eb-4e7f-8edd-40a3a5ad4619"]}],"mendeley":{"formattedCitation":"&lt;sup&gt;2&lt;/sup&gt;","plainTextFormattedCitation":"2","previouslyFormattedCitation":"&lt;sup&gt;2&lt;/sup&gt;"},"properties":{"noteIndex":0},"schema":"https://github.com/citation-style-language/schema/raw/master/csl-citation.json"}</w:instrText>
      </w:r>
      <w:r w:rsidR="0085778C">
        <w:fldChar w:fldCharType="separate"/>
      </w:r>
      <w:r w:rsidR="00692804" w:rsidRPr="00692804">
        <w:rPr>
          <w:noProof/>
          <w:vertAlign w:val="superscript"/>
        </w:rPr>
        <w:t>2</w:t>
      </w:r>
      <w:r w:rsidR="0085778C">
        <w:fldChar w:fldCharType="end"/>
      </w:r>
      <w:r w:rsidR="004240D7" w:rsidRPr="004240D7">
        <w:t xml:space="preserve"> </w:t>
      </w:r>
      <w:r w:rsidR="004240D7">
        <w:t>found in water-based synthetic fluids</w:t>
      </w:r>
      <w:r w:rsidR="004240D7" w:rsidRPr="004240D7">
        <w:t xml:space="preserve"> and some </w:t>
      </w:r>
      <w:r w:rsidR="004240D7">
        <w:t>polyaromatic hydrocarbons (</w:t>
      </w:r>
      <w:r w:rsidR="004240D7" w:rsidRPr="004240D7">
        <w:t>PAHs</w:t>
      </w:r>
      <w:r w:rsidR="004240D7">
        <w:t>)</w:t>
      </w:r>
      <w:r w:rsidR="0067783A">
        <w:fldChar w:fldCharType="begin" w:fldLock="1"/>
      </w:r>
      <w:r w:rsidR="0079386A">
        <w:instrText>ADDIN CSL_CITATION {"citationItems":[{"id":"ITEM-1","itemData":{"author":[{"dropping-particle":"","family":"IARC","given":"","non-dropping-particle":"","parse-names":false,"suffix":""}],"id":"ITEM-1","issued":{"date-parts":[["0"]]},"title":"Monograph 34: polynuclear aromatic compounds, Part3, industrial exposures in aluminum production, coal gasification, coke production, and iron and steel founding. Genevia: World Health Organization, 1984","type":"article-journal"},"uris":["http://www.mendeley.com/documents/?uuid=5868f907-2c4f-44ab-9d62-c01d10f496a5"]}],"mendeley":{"formattedCitation":"&lt;sup&gt;3&lt;/sup&gt;","plainTextFormattedCitation":"3","previouslyFormattedCitation":"&lt;sup&gt;3&lt;/sup&gt;"},"properties":{"noteIndex":0},"schema":"https://github.com/citation-style-language/schema/raw/master/csl-citation.json"}</w:instrText>
      </w:r>
      <w:r w:rsidR="0067783A">
        <w:fldChar w:fldCharType="separate"/>
      </w:r>
      <w:r w:rsidR="00692804" w:rsidRPr="00692804">
        <w:rPr>
          <w:noProof/>
          <w:vertAlign w:val="superscript"/>
        </w:rPr>
        <w:t>3</w:t>
      </w:r>
      <w:r w:rsidR="0067783A">
        <w:fldChar w:fldCharType="end"/>
      </w:r>
      <w:r w:rsidR="004240D7">
        <w:t xml:space="preserve"> found in the oil-based fluids</w:t>
      </w:r>
      <w:r w:rsidR="004240D7" w:rsidRPr="004240D7">
        <w:t xml:space="preserve">. Efforts to reduce </w:t>
      </w:r>
      <w:r w:rsidR="000D6DF9">
        <w:t xml:space="preserve">exposures to </w:t>
      </w:r>
      <w:r w:rsidR="004240D7" w:rsidRPr="004240D7">
        <w:t>these potential</w:t>
      </w:r>
      <w:r w:rsidR="000D6DF9">
        <w:t>ly</w:t>
      </w:r>
      <w:r w:rsidR="004240D7" w:rsidRPr="004240D7">
        <w:t xml:space="preserve"> carcinogenic </w:t>
      </w:r>
      <w:r w:rsidR="000D6DF9">
        <w:t xml:space="preserve">MWFs </w:t>
      </w:r>
      <w:r w:rsidR="004240D7" w:rsidRPr="004240D7">
        <w:t>have been ongoing</w:t>
      </w:r>
      <w:r w:rsidR="004240D7">
        <w:t xml:space="preserve"> for decades</w:t>
      </w:r>
      <w:r w:rsidR="004240D7" w:rsidRPr="004240D7">
        <w:t>. Removal of PAHs from MWFs</w:t>
      </w:r>
      <w:r w:rsidR="004240D7">
        <w:t xml:space="preserve"> </w:t>
      </w:r>
      <w:r w:rsidR="004240D7" w:rsidRPr="004240D7">
        <w:t xml:space="preserve">began in the 1950s </w:t>
      </w:r>
      <w:r w:rsidR="007F69CC">
        <w:t xml:space="preserve">when large industrial users began </w:t>
      </w:r>
      <w:r w:rsidR="007F69CC">
        <w:lastRenderedPageBreak/>
        <w:t xml:space="preserve">shifting to more refined oils </w:t>
      </w:r>
      <w:r w:rsidR="004240D7" w:rsidRPr="004240D7">
        <w:t>and U.S. Environmental Protection</w:t>
      </w:r>
      <w:r w:rsidR="004240D7">
        <w:t xml:space="preserve"> </w:t>
      </w:r>
      <w:r w:rsidR="004240D7" w:rsidRPr="004240D7">
        <w:t>Agency (EPA) regulations during the 1980s were directed at</w:t>
      </w:r>
      <w:r w:rsidR="004240D7">
        <w:t xml:space="preserve"> </w:t>
      </w:r>
      <w:r w:rsidR="004240D7" w:rsidRPr="004240D7">
        <w:t>reducing nitrosamine exposures</w:t>
      </w:r>
      <w:r w:rsidR="00294F8B">
        <w:fldChar w:fldCharType="begin" w:fldLock="1"/>
      </w:r>
      <w:r w:rsidR="0079386A">
        <w:instrText>ADDIN CSL_CITATION {"citationItems":[{"id":"ITEM-1","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d":{"date-parts":[["1998"]]},"page":"282-292","title":"to Metalworking Fluids : A Systematic Review","type":"article-journal","volume":"292"},"uris":["http://www.mendeley.com/documents/?uuid=65b7878e-9822-40d0-be75-69300d349649"]}],"mendeley":{"formattedCitation":"&lt;sup&gt;4&lt;/sup&gt;","plainTextFormattedCitation":"4","previouslyFormattedCitation":"&lt;sup&gt;4&lt;/sup&gt;"},"properties":{"noteIndex":0},"schema":"https://github.com/citation-style-language/schema/raw/master/csl-citation.json"}</w:instrText>
      </w:r>
      <w:r w:rsidR="00294F8B">
        <w:fldChar w:fldCharType="separate"/>
      </w:r>
      <w:r w:rsidR="00692804" w:rsidRPr="00692804">
        <w:rPr>
          <w:noProof/>
          <w:vertAlign w:val="superscript"/>
        </w:rPr>
        <w:t>4</w:t>
      </w:r>
      <w:r w:rsidR="00294F8B">
        <w:fldChar w:fldCharType="end"/>
      </w:r>
      <w:r w:rsidR="004240D7" w:rsidRPr="004240D7">
        <w:t>.</w:t>
      </w:r>
      <w:r w:rsidR="004240D7">
        <w:t xml:space="preserve">  </w:t>
      </w:r>
      <w:r w:rsidRPr="00844495">
        <w:t xml:space="preserve">In 1998, </w:t>
      </w:r>
      <w:r w:rsidR="007F69CC">
        <w:t>the National Institute of Occupational Safety and Health (</w:t>
      </w:r>
      <w:r w:rsidRPr="00844495">
        <w:t>NIOSH</w:t>
      </w:r>
      <w:r w:rsidR="007F69CC">
        <w:t>)</w:t>
      </w:r>
      <w:r w:rsidRPr="00844495">
        <w:t xml:space="preserve"> released a Criteria Document </w:t>
      </w:r>
      <w:r w:rsidR="007F69CC">
        <w:t xml:space="preserve">with a </w:t>
      </w:r>
      <w:r w:rsidRPr="00844495">
        <w:t xml:space="preserve">Recommended </w:t>
      </w:r>
      <w:r w:rsidR="007F69CC">
        <w:t>Exposure Limit (REL) for o</w:t>
      </w:r>
      <w:r w:rsidRPr="00844495">
        <w:t xml:space="preserve">ccupational </w:t>
      </w:r>
      <w:r w:rsidR="007F69CC">
        <w:t>e</w:t>
      </w:r>
      <w:r w:rsidRPr="00844495">
        <w:t>xposure to MWFs</w:t>
      </w:r>
      <w:r w:rsidR="00943D33">
        <w:t xml:space="preserve"> of </w:t>
      </w:r>
      <w:r w:rsidR="00526A20">
        <w:t>0</w:t>
      </w:r>
      <w:r w:rsidR="00943D33">
        <w:t>.5 mg/m3 for total PM (TPM) and</w:t>
      </w:r>
      <w:r w:rsidR="00526A20">
        <w:t xml:space="preserve"> 0</w:t>
      </w:r>
      <w:r w:rsidR="00943D33">
        <w:t>.4 for respirable PM</w:t>
      </w:r>
      <w:r w:rsidRPr="00844495">
        <w:t>.</w:t>
      </w:r>
      <w:r w:rsidR="00673DA1">
        <w:fldChar w:fldCharType="begin" w:fldLock="1"/>
      </w:r>
      <w:r w:rsidR="0079386A">
        <w:instrText>ADDIN CSL_CITATION {"citationItems":[{"id":"ITEM-1","itemData":{"author":[{"dropping-particle":"","family":"NIOSH","given":"","non-dropping-particle":"","parse-names":false,"suffix":""}],"id":"ITEM-1","issued":{"date-parts":[["1998"]]},"page":"98-102","publisher-place":"US","title":"Criteria for a Recommended Standard: Occupational Exposure to metalworking Fluids","type":"legislation"},"uris":["http://www.mendeley.com/documents/?uuid=2ee1cefa-a471-4173-bab1-c52cd10db514"]}],"mendeley":{"formattedCitation":"&lt;sup&gt;5&lt;/sup&gt;","plainTextFormattedCitation":"5","previouslyFormattedCitation":"&lt;sup&gt;5&lt;/sup&gt;"},"properties":{"noteIndex":0},"schema":"https://github.com/citation-style-language/schema/raw/master/csl-citation.json"}</w:instrText>
      </w:r>
      <w:r w:rsidR="00673DA1">
        <w:fldChar w:fldCharType="separate"/>
      </w:r>
      <w:r w:rsidR="00692804" w:rsidRPr="00692804">
        <w:rPr>
          <w:noProof/>
          <w:vertAlign w:val="superscript"/>
        </w:rPr>
        <w:t>5</w:t>
      </w:r>
      <w:r w:rsidR="00673DA1">
        <w:fldChar w:fldCharType="end"/>
      </w:r>
      <w:r w:rsidRPr="00844495">
        <w:t xml:space="preserve"> </w:t>
      </w:r>
    </w:p>
    <w:p w14:paraId="304A3F2A" w14:textId="0FD6771E" w:rsidR="004240D7" w:rsidRDefault="00D41DFE" w:rsidP="00FE7812">
      <w:pPr>
        <w:spacing w:after="0" w:line="360" w:lineRule="auto"/>
        <w:ind w:firstLine="720"/>
      </w:pPr>
      <w:r>
        <w:t>Several reviews of the evidence on MWFs and cancer followed the NIOSH Criteria Document.</w:t>
      </w:r>
      <w:r>
        <w:fldChar w:fldCharType="begin" w:fldLock="1"/>
      </w:r>
      <w:r>
        <w:instrText>ADDIN CSL_CITATION {"citationItems":[{"id":"ITEM-1","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d":{"date-parts":[["1998"]]},"page":"282-292","title":"to Metalworking Fluids : A Systematic Review","type":"article-journal","volume":"292"},"uris":["http://www.mendeley.com/documents/?uuid=65b7878e-9822-40d0-be75-69300d349649"]},{"id":"ITEM-2","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author":[{"dropping-particle":"","family":"Mirer","given":"Franklin E.","non-dropping-particle":"","parse-names":false,"suffix":""}],"container-title":"American Journal of Industrial Medicine","id":"ITEM-2","issue":"8","issued":{"date-parts":[["2010"]]},"page":"792-801","title":"New evidence on the health hazards and control of metalworking fluids since completion of the osha advisory committee report","type":"article-journal","volume":"53"},"uris":["http://www.mendeley.com/documents/?uuid=2207d4c5-da2b-49c8-aceb-dd1151f43e59"]},{"id":"ITEM-3","itemData":{"author":[{"dropping-particle":"","family":"Mirer","given":"F","non-dropping-particle":"","parse-names":false,"suffix":""}],"container-title":"Appl Occup Environ Hyg","id":"ITEM-3","issued":{"date-parts":[["2003"]]},"page":"902-912","title":"Updated epidemiology of workers exposed to metalworking fluids provides sufficient evidence for carcinogenicity.","type":"article-journal","volume":"18"},"uris":["http://www.mendeley.com/documents/?uuid=01c43ed0-596d-41e4-af64-607b78538fc6"]},{"id":"ITEM-4","itemData":{"author":[{"dropping-particle":"","family":"Savitz","given":"David A","non-dropping-particle":"","parse-names":false,"suffix":""}],"container-title":"Applied occupational and environmental hygiene","id":"ITEM-4","issue":"11","issued":{"date-parts":[["2003"]]},"page":"913-920","publisher":"Taylor &amp; Francis","title":"Epidemiologic evidence on the carcinogenicity of metalworking fluids","type":"article-journal","volume":"18"},"uris":["http://www.mendeley.com/documents/?uuid=103af2b8-b3fc-4662-9f20-a5fcd9d88115"]},{"id":"ITEM-5","itemData":{"DOI":"10.1002/ajim.22809","ISSN":"10970274","abstract":"BACKGROUND Metalworking fluids (MWF) are complex mixtures with dermal and inhalation exposure. Published reports reveal excess cancer risk. METHODS Using published findings exposure response was derived for each attributable cancer site. Aggregate excess lifetime risk was estimated by applying a lifetable calculation. RESULTS Cancer sites contributing the most attributable cases were larynx, esophagus, brain, female breast, and uterine cervix. With constant workplace MWF exposure of 0.1 mg/m3 over a 45 years working life, the risk of attributable cancer was 3.7% or, excluding the less certain female cancers, 3.1%. CONCLUSION Substantial cancer risks occurred at 0.1 mg/m3 MWF, one fourth of the current NIOSH recommended exposure limit for MWF total particulate. Because ingredients in current MWF remain from earlier formulations, it is likely that some MWF carcinogenicity persists today. Although important changes have occurred, newer agents are being continually introduced with little or no knowledge of chronic health risks.","author":[{"dropping-particle":"","family":"Park","given":"Robert M.","non-dropping-particle":"","parse-names":false,"suffix":""}],"container-title":"American Journal of Industrial Medicine","id":"ITEM-5","issue":"3","issued":{"date-parts":[["2018"]]},"page":"198-203","title":"Risk assessment for metalworking fluids and cancer outcomes","type":"article-journal","volume":"61"},"uris":["http://www.mendeley.com/documents/?uuid=fa72a08c-c93a-4381-ab84-c1898a287cdf"]}],"mendeley":{"formattedCitation":"&lt;sup&gt;4,6–9&lt;/sup&gt;","plainTextFormattedCitation":"4,6–9","previouslyFormattedCitation":"&lt;sup&gt;4,6–9&lt;/sup&gt;"},"properties":{"noteIndex":0},"schema":"https://github.com/citation-style-language/schema/raw/master/csl-citation.json"}</w:instrText>
      </w:r>
      <w:r>
        <w:fldChar w:fldCharType="separate"/>
      </w:r>
      <w:r w:rsidRPr="00D41DFE">
        <w:rPr>
          <w:noProof/>
          <w:vertAlign w:val="superscript"/>
        </w:rPr>
        <w:t>4,6–9</w:t>
      </w:r>
      <w:r>
        <w:fldChar w:fldCharType="end"/>
      </w:r>
      <w:r>
        <w:t xml:space="preserve">  </w:t>
      </w:r>
      <w:r w:rsidR="00844495" w:rsidRPr="00844495">
        <w:t>Calvert et al summarize</w:t>
      </w:r>
      <w:r w:rsidR="00844495">
        <w:t>d</w:t>
      </w:r>
      <w:r w:rsidR="00844495" w:rsidRPr="00844495">
        <w:t xml:space="preserve"> the evidence </w:t>
      </w:r>
      <w:r w:rsidR="003F18FA">
        <w:t xml:space="preserve">basis of the NIOSH report </w:t>
      </w:r>
      <w:r w:rsidR="00844495" w:rsidRPr="00844495">
        <w:t>on cancer risk among workers exposed to MWF</w:t>
      </w:r>
      <w:r w:rsidR="00844495">
        <w:t>,</w:t>
      </w:r>
      <w:r w:rsidR="00844495" w:rsidRPr="00844495">
        <w:t xml:space="preserve"> </w:t>
      </w:r>
      <w:r w:rsidR="00844495">
        <w:t xml:space="preserve">concluding that </w:t>
      </w:r>
      <w:r w:rsidR="00844495" w:rsidRPr="00844495">
        <w:t xml:space="preserve">there </w:t>
      </w:r>
      <w:r w:rsidR="00844495">
        <w:t>wa</w:t>
      </w:r>
      <w:r w:rsidR="00844495" w:rsidRPr="00844495">
        <w:t>s substantial evidence for increased</w:t>
      </w:r>
      <w:r w:rsidR="00844495">
        <w:t xml:space="preserve"> </w:t>
      </w:r>
      <w:r w:rsidR="00844495" w:rsidRPr="00844495">
        <w:t>risk at several sites</w:t>
      </w:r>
      <w:r w:rsidR="00844495">
        <w:t>,</w:t>
      </w:r>
      <w:r w:rsidR="00844495" w:rsidRPr="00844495">
        <w:t xml:space="preserve"> </w:t>
      </w:r>
      <w:r w:rsidR="007F69CC">
        <w:t xml:space="preserve">including </w:t>
      </w:r>
      <w:r w:rsidR="00844495" w:rsidRPr="00844495">
        <w:t>larynx, rectum, pancreas, skin,</w:t>
      </w:r>
      <w:r w:rsidR="00844495">
        <w:t xml:space="preserve"> </w:t>
      </w:r>
      <w:r w:rsidR="00844495" w:rsidRPr="00844495">
        <w:t>scrotum, and bladder</w:t>
      </w:r>
      <w:r w:rsidR="00844495">
        <w:t>,</w:t>
      </w:r>
      <w:r w:rsidR="00844495" w:rsidRPr="00844495">
        <w:t xml:space="preserve"> associated with at least some MWFs</w:t>
      </w:r>
      <w:r w:rsidR="00844495">
        <w:t>.</w:t>
      </w:r>
      <w:r w:rsidR="00673DA1">
        <w:fldChar w:fldCharType="begin" w:fldLock="1"/>
      </w:r>
      <w:r w:rsidR="0079386A">
        <w:instrText>ADDIN CSL_CITATION {"citationItems":[{"id":"ITEM-1","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d":{"date-parts":[["1998"]]},"page":"282-292","title":"to Metalworking Fluids : A Systematic Review","type":"article-journal","volume":"292"},"uris":["http://www.mendeley.com/documents/?uuid=65b7878e-9822-40d0-be75-69300d349649"]}],"mendeley":{"formattedCitation":"&lt;sup&gt;4&lt;/sup&gt;","plainTextFormattedCitation":"4","previouslyFormattedCitation":"&lt;sup&gt;4&lt;/sup&gt;"},"properties":{"noteIndex":0},"schema":"https://github.com/citation-style-language/schema/raw/master/csl-citation.json"}</w:instrText>
      </w:r>
      <w:r w:rsidR="00673DA1">
        <w:fldChar w:fldCharType="separate"/>
      </w:r>
      <w:r w:rsidR="00692804" w:rsidRPr="00692804">
        <w:rPr>
          <w:noProof/>
          <w:vertAlign w:val="superscript"/>
        </w:rPr>
        <w:t>4</w:t>
      </w:r>
      <w:r w:rsidR="00673DA1">
        <w:fldChar w:fldCharType="end"/>
      </w:r>
      <w:r w:rsidR="00844495">
        <w:t xml:space="preserve">  </w:t>
      </w:r>
      <w:proofErr w:type="spellStart"/>
      <w:r w:rsidR="00007FB0">
        <w:t>Savitz</w:t>
      </w:r>
      <w:proofErr w:type="spellEnd"/>
      <w:r w:rsidR="00007FB0">
        <w:t xml:space="preserve"> concluded that </w:t>
      </w:r>
      <w:r w:rsidR="000D6DF9">
        <w:t xml:space="preserve">evidence was strongest </w:t>
      </w:r>
      <w:r w:rsidR="00007FB0">
        <w:t xml:space="preserve">for </w:t>
      </w:r>
      <w:r w:rsidR="003F18FA">
        <w:t xml:space="preserve">associations </w:t>
      </w:r>
      <w:r w:rsidR="00007FB0">
        <w:t xml:space="preserve">between </w:t>
      </w:r>
      <w:r w:rsidR="003F18FA">
        <w:t>cancers of the larynx and rectum in relation to the oil-based fluids</w:t>
      </w:r>
      <w:r w:rsidR="000D6DF9">
        <w:t>,</w:t>
      </w:r>
      <w:r w:rsidR="003F18FA">
        <w:t xml:space="preserve"> and </w:t>
      </w:r>
      <w:r w:rsidR="00007FB0">
        <w:t xml:space="preserve">Mirer </w:t>
      </w:r>
      <w:r w:rsidR="000D6DF9">
        <w:t xml:space="preserve">noted positive </w:t>
      </w:r>
      <w:r w:rsidR="00007FB0">
        <w:t xml:space="preserve">results for stomach cancer </w:t>
      </w:r>
      <w:r w:rsidR="000D6DF9">
        <w:t xml:space="preserve">in </w:t>
      </w:r>
      <w:r w:rsidR="00007FB0">
        <w:t>older studies and internal UAW analyses</w:t>
      </w:r>
      <w:r w:rsidR="000D6DF9">
        <w:t xml:space="preserve"> without quantitative exposure information,</w:t>
      </w:r>
      <w:r w:rsidR="00007FB0">
        <w:t xml:space="preserve"> </w:t>
      </w:r>
      <w:r w:rsidR="000D6DF9">
        <w:t>as well as</w:t>
      </w:r>
      <w:r w:rsidR="000D6DF9" w:rsidRPr="000D6DF9">
        <w:t xml:space="preserve"> </w:t>
      </w:r>
      <w:r w:rsidR="000D6DF9">
        <w:t xml:space="preserve">for </w:t>
      </w:r>
      <w:r w:rsidR="000D6DF9" w:rsidRPr="000D6DF9">
        <w:t xml:space="preserve">lung, liver, pancreatic, </w:t>
      </w:r>
      <w:r w:rsidR="00BA49AA">
        <w:t xml:space="preserve">and </w:t>
      </w:r>
      <w:r w:rsidR="000D6DF9" w:rsidRPr="000D6DF9">
        <w:t>laryngeal</w:t>
      </w:r>
      <w:r w:rsidR="00BA49AA">
        <w:t xml:space="preserve"> cancer</w:t>
      </w:r>
      <w:r w:rsidR="000D6DF9" w:rsidRPr="000D6DF9">
        <w:t xml:space="preserve">, </w:t>
      </w:r>
      <w:r w:rsidR="00BA49AA">
        <w:t xml:space="preserve">as well as </w:t>
      </w:r>
      <w:r w:rsidR="000D6DF9" w:rsidRPr="000D6DF9">
        <w:t xml:space="preserve"> leukemia</w:t>
      </w:r>
      <w:r w:rsidR="000D6DF9">
        <w:t>.</w:t>
      </w:r>
      <w:r w:rsidR="000D6DF9">
        <w:fldChar w:fldCharType="begin" w:fldLock="1"/>
      </w:r>
      <w:r>
        <w:instrText>ADDIN CSL_CITATION {"citationItems":[{"id":"ITEM-1","itemData":{"author":[{"dropping-particle":"","family":"Savitz","given":"David A","non-dropping-particle":"","parse-names":false,"suffix":""}],"container-title":"Applied occupational and environmental hygiene","id":"ITEM-1","issue":"11","issued":{"date-parts":[["2003"]]},"page":"913-920","publisher":"Taylor &amp; Francis","title":"Epidemiologic evidence on the carcinogenicity of metalworking fluids","type":"article-journal","volume":"18"},"uris":["http://www.mendeley.com/documents/?uuid=103af2b8-b3fc-4662-9f20-a5fcd9d88115"]},{"id":"ITEM-2","itemData":{"author":[{"dropping-particle":"","family":"Mirer","given":"F","non-dropping-particle":"","parse-names":false,"suffix":""}],"container-title":"Appl Occup Environ Hyg","id":"ITEM-2","issued":{"date-parts":[["2003"]]},"page":"902-912","title":"Updated epidemiology of workers exposed to metalworking fluids provides sufficient evidence for carcinogenicity.","type":"article-journal","volume":"18"},"uris":["http://www.mendeley.com/documents/?uuid=01c43ed0-596d-41e4-af64-607b78538fc6"]},{"id":"ITEM-3","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author":[{"dropping-particle":"","family":"Mirer","given":"Franklin E.","non-dropping-particle":"","parse-names":false,"suffix":""}],"container-title":"American Journal of Industrial Medicine","id":"ITEM-3","issue":"8","issued":{"date-parts":[["2010"]]},"page":"792-801","title":"New evidence on the health hazards and control of metalworking fluids since completion of the osha advisory committee report","type":"article-journal","volume":"53"},"uris":["http://www.mendeley.com/documents/?uuid=2207d4c5-da2b-49c8-aceb-dd1151f43e59"]}],"mendeley":{"formattedCitation":"&lt;sup&gt;6–8&lt;/sup&gt;","plainTextFormattedCitation":"6–8","previouslyFormattedCitation":"&lt;sup&gt;6–8&lt;/sup&gt;"},"properties":{"noteIndex":0},"schema":"https://github.com/citation-style-language/schema/raw/master/csl-citation.json"}</w:instrText>
      </w:r>
      <w:r w:rsidR="000D6DF9">
        <w:fldChar w:fldCharType="separate"/>
      </w:r>
      <w:r w:rsidR="000D6DF9" w:rsidRPr="000D6DF9">
        <w:rPr>
          <w:noProof/>
          <w:vertAlign w:val="superscript"/>
        </w:rPr>
        <w:t>6–8</w:t>
      </w:r>
      <w:r w:rsidR="000D6DF9">
        <w:fldChar w:fldCharType="end"/>
      </w:r>
      <w:r w:rsidR="00007FB0">
        <w:t xml:space="preserve">  </w:t>
      </w:r>
      <w:proofErr w:type="gramStart"/>
      <w:r w:rsidR="004240D7">
        <w:t>In</w:t>
      </w:r>
      <w:proofErr w:type="gramEnd"/>
      <w:r w:rsidR="004240D7">
        <w:t xml:space="preserve"> </w:t>
      </w:r>
      <w:r w:rsidR="000D6DF9">
        <w:t>all reviews, attention was focused on</w:t>
      </w:r>
      <w:r w:rsidR="00844495">
        <w:t xml:space="preserve"> </w:t>
      </w:r>
      <w:r w:rsidR="000D6DF9">
        <w:t xml:space="preserve">air and skin exposure to the </w:t>
      </w:r>
      <w:r w:rsidR="004240D7">
        <w:t xml:space="preserve">oil-based </w:t>
      </w:r>
      <w:r w:rsidR="00844495">
        <w:t xml:space="preserve">MWFs </w:t>
      </w:r>
      <w:r w:rsidR="007F69CC">
        <w:t xml:space="preserve">in </w:t>
      </w:r>
      <w:r w:rsidR="00844495" w:rsidRPr="00844495">
        <w:t xml:space="preserve">use </w:t>
      </w:r>
      <w:r w:rsidR="00844495">
        <w:t>before the oil</w:t>
      </w:r>
      <w:r w:rsidR="007F69CC">
        <w:t>s</w:t>
      </w:r>
      <w:r w:rsidR="00844495">
        <w:t xml:space="preserve"> </w:t>
      </w:r>
      <w:r w:rsidR="007F69CC">
        <w:t xml:space="preserve">became more highly refined </w:t>
      </w:r>
      <w:r w:rsidR="004240D7">
        <w:t>in the</w:t>
      </w:r>
      <w:r w:rsidR="00844495" w:rsidRPr="00844495">
        <w:t xml:space="preserve"> mid-1970s</w:t>
      </w:r>
      <w:r w:rsidR="004240D7">
        <w:t xml:space="preserve">. </w:t>
      </w:r>
      <w:r w:rsidR="000D6DF9">
        <w:t xml:space="preserve"> </w:t>
      </w:r>
      <w:r w:rsidR="004240D7">
        <w:t>M</w:t>
      </w:r>
      <w:r w:rsidR="000D6DF9">
        <w:t xml:space="preserve">ost </w:t>
      </w:r>
      <w:r w:rsidR="004240D7">
        <w:t xml:space="preserve">of the </w:t>
      </w:r>
      <w:r w:rsidR="000D6DF9">
        <w:t xml:space="preserve">quantitative </w:t>
      </w:r>
      <w:r w:rsidR="004240D7">
        <w:t xml:space="preserve">evidence </w:t>
      </w:r>
      <w:r>
        <w:t xml:space="preserve">cited in </w:t>
      </w:r>
      <w:r w:rsidR="003F18FA">
        <w:t xml:space="preserve">all </w:t>
      </w:r>
      <w:r w:rsidR="004240D7">
        <w:t>th</w:t>
      </w:r>
      <w:r w:rsidR="003F18FA">
        <w:t>e</w:t>
      </w:r>
      <w:r w:rsidR="004240D7">
        <w:t xml:space="preserve"> review</w:t>
      </w:r>
      <w:r w:rsidR="003F18FA">
        <w:t>s</w:t>
      </w:r>
      <w:r w:rsidR="004240D7">
        <w:t xml:space="preserve"> came from t</w:t>
      </w:r>
      <w:r w:rsidR="00F83453" w:rsidRPr="00F83453">
        <w:t xml:space="preserve">he </w:t>
      </w:r>
      <w:r w:rsidR="007F69CC">
        <w:t xml:space="preserve">ongoing </w:t>
      </w:r>
      <w:r w:rsidR="00F83453" w:rsidRPr="00F83453">
        <w:t>United Autoworkers-General Motors (UAW-GM) cohort study</w:t>
      </w:r>
      <w:r w:rsidR="004240D7">
        <w:t>.</w:t>
      </w:r>
      <w:r w:rsidR="00673DA1">
        <w:fldChar w:fldCharType="begin" w:fldLock="1"/>
      </w:r>
      <w: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mendeley":{"formattedCitation":"&lt;sup&gt;10&lt;/sup&gt;","plainTextFormattedCitation":"10","previouslyFormattedCitation":"&lt;sup&gt;10&lt;/sup&gt;"},"properties":{"noteIndex":0},"schema":"https://github.com/citation-style-language/schema/raw/master/csl-citation.json"}</w:instrText>
      </w:r>
      <w:r w:rsidR="00673DA1">
        <w:fldChar w:fldCharType="separate"/>
      </w:r>
      <w:r w:rsidRPr="00D41DFE">
        <w:rPr>
          <w:noProof/>
          <w:vertAlign w:val="superscript"/>
        </w:rPr>
        <w:t>10</w:t>
      </w:r>
      <w:r w:rsidR="00673DA1">
        <w:fldChar w:fldCharType="end"/>
      </w:r>
      <w:r w:rsidR="0040718F">
        <w:t xml:space="preserve"> </w:t>
      </w:r>
    </w:p>
    <w:p w14:paraId="2B660E51" w14:textId="172606EB" w:rsidR="00C63CD0" w:rsidRDefault="004240D7" w:rsidP="00FE7812">
      <w:pPr>
        <w:spacing w:after="0" w:line="360" w:lineRule="auto"/>
        <w:ind w:firstLine="720"/>
      </w:pPr>
      <w:r>
        <w:t>The UAW-GM study</w:t>
      </w:r>
      <w:r w:rsidR="00F83453" w:rsidRPr="00F83453">
        <w:t xml:space="preserve"> was joint</w:t>
      </w:r>
      <w:r w:rsidR="00F83453">
        <w:t xml:space="preserve">ly </w:t>
      </w:r>
      <w:r w:rsidR="00AF688F">
        <w:t xml:space="preserve">funded </w:t>
      </w:r>
      <w:r w:rsidR="00F83453">
        <w:t xml:space="preserve">by </w:t>
      </w:r>
      <w:r w:rsidR="00F83453" w:rsidRPr="00F83453">
        <w:t>labor</w:t>
      </w:r>
      <w:r w:rsidR="00F83453">
        <w:t xml:space="preserve"> and </w:t>
      </w:r>
      <w:r w:rsidR="00F83453" w:rsidRPr="00F83453">
        <w:t xml:space="preserve">management </w:t>
      </w:r>
      <w:r w:rsidR="00F83453">
        <w:t xml:space="preserve">as a </w:t>
      </w:r>
      <w:r w:rsidR="00F83453" w:rsidRPr="00F83453">
        <w:t xml:space="preserve">cancer mortality </w:t>
      </w:r>
      <w:r w:rsidR="00F83453">
        <w:t>study</w:t>
      </w:r>
      <w:r w:rsidR="00D41DFE">
        <w:t xml:space="preserve"> with an extensive exposure assessment component, </w:t>
      </w:r>
      <w:r w:rsidR="00C63CD0">
        <w:t xml:space="preserve">motivated by </w:t>
      </w:r>
      <w:r w:rsidR="007F69CC">
        <w:t xml:space="preserve">worker </w:t>
      </w:r>
      <w:r w:rsidR="00C63CD0">
        <w:t xml:space="preserve">concerns about </w:t>
      </w:r>
      <w:r w:rsidR="009D2A82">
        <w:t xml:space="preserve">digestive and respiratory </w:t>
      </w:r>
      <w:r w:rsidR="00F83453" w:rsidRPr="00F83453">
        <w:t>cancer</w:t>
      </w:r>
      <w:r w:rsidR="00C63CD0">
        <w:t>s</w:t>
      </w:r>
      <w:r w:rsidR="00F83453" w:rsidRPr="00F83453">
        <w:t xml:space="preserve"> in relation to </w:t>
      </w:r>
      <w:r w:rsidR="00F83453">
        <w:t>metalworking fluid (</w:t>
      </w:r>
      <w:r w:rsidR="00F83453" w:rsidRPr="00F83453">
        <w:t>MWF</w:t>
      </w:r>
      <w:r w:rsidR="00F83453">
        <w:t>)</w:t>
      </w:r>
      <w:r w:rsidR="00F83453" w:rsidRPr="00F83453">
        <w:t xml:space="preserve"> exposure. </w:t>
      </w:r>
      <w:r w:rsidR="00D41DFE">
        <w:t>Standardized Mortality ratios (</w:t>
      </w:r>
      <w:r w:rsidR="000479F5">
        <w:t>SMRs</w:t>
      </w:r>
      <w:r w:rsidR="00D41DFE">
        <w:t>) have been reported</w:t>
      </w:r>
      <w:r w:rsidR="00DA2C19">
        <w:t xml:space="preserve"> twice</w:t>
      </w:r>
      <w:r w:rsidR="00D41DFE">
        <w:t xml:space="preserve"> for this cohort,</w:t>
      </w:r>
      <w:r w:rsidR="00C63CD0">
        <w:t xml:space="preserve"> </w:t>
      </w:r>
      <w:r w:rsidR="00105DBE">
        <w:t xml:space="preserve">the first </w:t>
      </w:r>
      <w:r w:rsidR="00C63CD0">
        <w:t xml:space="preserve">based on the original end of follow-up in 1985 and </w:t>
      </w:r>
      <w:r w:rsidR="00105DBE">
        <w:t xml:space="preserve">the second based on </w:t>
      </w:r>
      <w:r w:rsidR="00C63CD0">
        <w:t xml:space="preserve">extended </w:t>
      </w:r>
      <w:r w:rsidR="00105DBE">
        <w:t xml:space="preserve">follow-up </w:t>
      </w:r>
      <w:r w:rsidR="00C63CD0">
        <w:t>to 1995</w:t>
      </w:r>
      <w:r w:rsidR="00105DBE">
        <w:t>.</w:t>
      </w:r>
      <w:r w:rsidR="00D41DFE">
        <w:fldChar w:fldCharType="begin" w:fldLock="1"/>
      </w:r>
      <w:r w:rsidR="00BF0568">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id":"ITEM-2","itemData":{"ISSN":"03553140","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A.","non-dropping-particle":"","parse-names":false,"suffix":""},{"dropping-particle":"","family":"Bardin","given":"J.","non-dropping-particle":"","parse-names":false,"suffix":""},{"dropping-particle":"","family":"Gore","given":"R.","non-dropping-particle":"","parse-names":false,"suffix":""},{"dropping-particle":"","family":"Woskie","given":"S.R.","non-dropping-particle":"","parse-names":false,"suffix":""},{"dropping-particle":"","family":"Hallock","given":"M.F.","non-dropping-particle":"","parse-names":false,"suffix":""},{"dropping-particle":"","family":"Monson","given":"R.R.","non-dropping-particle":"","parse-names":false,"suffix":""}],"container-title":"Scandinavian Journal of Work, Environment and Health","id":"ITEM-2","issue":"4","issued":{"date-parts":[["2001"]]},"title":"Exposure-response models based on extended follow-up of a cohort mortality study in the automobile industry","type":"article-journal","volume":"27"},"uris":["http://www.mendeley.com/documents/?uuid=67ac7d2e-d45a-3be2-b120-ae67c11beb30"]}],"mendeley":{"formattedCitation":"&lt;sup&gt;10,11&lt;/sup&gt;","plainTextFormattedCitation":"10,11","previouslyFormattedCitation":"&lt;sup&gt;10,11&lt;/sup&gt;"},"properties":{"noteIndex":0},"schema":"https://github.com/citation-style-language/schema/raw/master/csl-citation.json"}</w:instrText>
      </w:r>
      <w:r w:rsidR="00D41DFE">
        <w:fldChar w:fldCharType="separate"/>
      </w:r>
      <w:r w:rsidR="00D41DFE" w:rsidRPr="00D41DFE">
        <w:rPr>
          <w:noProof/>
          <w:vertAlign w:val="superscript"/>
        </w:rPr>
        <w:t>10,11</w:t>
      </w:r>
      <w:r w:rsidR="00D41DFE">
        <w:fldChar w:fldCharType="end"/>
      </w:r>
      <w:r w:rsidR="00105DBE">
        <w:t xml:space="preserve"> </w:t>
      </w:r>
      <w:r w:rsidR="00DA2C19">
        <w:t xml:space="preserve"> </w:t>
      </w:r>
      <w:r w:rsidR="00F83453" w:rsidRPr="00F83453">
        <w:t xml:space="preserve">SMRs for the two outcomes of </w:t>
      </w:r>
      <w:r w:rsidR="00F83453">
        <w:t xml:space="preserve">original </w:t>
      </w:r>
      <w:r w:rsidR="00F83453" w:rsidRPr="00F83453">
        <w:t>interest, stomach and lung cancer, were not elevated</w:t>
      </w:r>
      <w:r w:rsidR="00F83453">
        <w:t xml:space="preserve"> in </w:t>
      </w:r>
      <w:r w:rsidR="00C63CD0">
        <w:t xml:space="preserve">either </w:t>
      </w:r>
      <w:r w:rsidR="00F83453">
        <w:t>report</w:t>
      </w:r>
      <w:r w:rsidR="00B51C3A">
        <w:t>.</w:t>
      </w:r>
      <w:r w:rsidR="00DA2C19">
        <w:t xml:space="preserve"> </w:t>
      </w:r>
      <w:r w:rsidR="00F70F1A">
        <w:t>A</w:t>
      </w:r>
      <w:r w:rsidR="00DA2C19" w:rsidRPr="00DA2C19">
        <w:t xml:space="preserve"> series of results from exposure-response analyses </w:t>
      </w:r>
      <w:r w:rsidR="00F70F1A">
        <w:t xml:space="preserve">have also been reported </w:t>
      </w:r>
      <w:r w:rsidR="00DA2C19" w:rsidRPr="00DA2C19">
        <w:t xml:space="preserve">based on </w:t>
      </w:r>
      <w:r w:rsidR="00DA2C19">
        <w:t>the</w:t>
      </w:r>
      <w:r w:rsidR="00DA2C19" w:rsidRPr="00DA2C19">
        <w:t xml:space="preserve"> extensive historical exposure assessment for straight, soluble and synthetic MWF</w:t>
      </w:r>
      <w:ins w:id="7" w:author="Kevin Chen" w:date="2019-12-19T17:02:00Z">
        <w:r w:rsidR="00CC3169">
          <w:t>s</w:t>
        </w:r>
      </w:ins>
      <w:r w:rsidR="00DA2C19" w:rsidRPr="00DA2C19">
        <w:t>.</w:t>
      </w:r>
      <w:r w:rsidR="00DA2C19">
        <w:t xml:space="preserve"> R</w:t>
      </w:r>
      <w:r w:rsidR="00F83453" w:rsidRPr="00F83453">
        <w:t xml:space="preserve">esults based on </w:t>
      </w:r>
      <w:r w:rsidR="000479F5">
        <w:t xml:space="preserve">Cox </w:t>
      </w:r>
      <w:r w:rsidR="00C63CD0">
        <w:t xml:space="preserve">proportional hazard </w:t>
      </w:r>
      <w:r w:rsidR="000479F5">
        <w:t xml:space="preserve">models for </w:t>
      </w:r>
      <w:r w:rsidR="00F83453" w:rsidRPr="00F83453">
        <w:t>digestive and respiratory cancer</w:t>
      </w:r>
      <w:r w:rsidR="000479F5">
        <w:t xml:space="preserve"> mortality</w:t>
      </w:r>
      <w:r w:rsidR="00F83453" w:rsidRPr="00F83453">
        <w:t xml:space="preserve"> </w:t>
      </w:r>
      <w:r w:rsidR="000479F5">
        <w:t xml:space="preserve">in relation to MWF exposures </w:t>
      </w:r>
      <w:r w:rsidR="00F83453" w:rsidRPr="00F83453">
        <w:t xml:space="preserve">have </w:t>
      </w:r>
      <w:r w:rsidR="00C63CD0">
        <w:t xml:space="preserve"> </w:t>
      </w:r>
      <w:r w:rsidR="000479F5">
        <w:t xml:space="preserve">been </w:t>
      </w:r>
      <w:r w:rsidR="00F83453" w:rsidRPr="00F83453">
        <w:t>largely null</w:t>
      </w:r>
      <w:r w:rsidR="009F0F81">
        <w:t>.</w:t>
      </w:r>
      <w:r w:rsidR="009F0F81">
        <w:fldChar w:fldCharType="begin" w:fldLock="1"/>
      </w:r>
      <w:r w:rsidR="00D41DFE">
        <w:instrText>ADDIN CSL_CITATION {"citationItems":[{"id":"ITEM-1","itemData":{"ISSN":"03553140","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A.","non-dropping-particle":"","parse-names":false,"suffix":""},{"dropping-particle":"","family":"Bardin","given":"J.","non-dropping-particle":"","parse-names":false,"suffix":""},{"dropping-particle":"","family":"Gore","given":"R.","non-dropping-particle":"","parse-names":false,"suffix":""},{"dropping-particle":"","family":"Woskie","given":"S.R.","non-dropping-particle":"","parse-names":false,"suffix":""},{"dropping-particle":"","family":"Hallock","given":"M.F.","non-dropping-particle":"","parse-names":false,"suffix":""},{"dropping-particle":"","family":"Monson","given":"R.R.","non-dropping-particle":"","parse-names":false,"suffix":""}],"container-title":"Scandinavian Journal of Work, Environment and Health","id":"ITEM-1","issue":"4","issued":{"date-parts":[["2001"]]},"title":"Exposure-response models based on extended follow-up of a cohort mortality study in the automobile industry","type":"article-journal","volume":"27"},"uris":["http://www.mendeley.com/documents/?uuid=67ac7d2e-d45a-3be2-b120-ae67c11beb30"]},{"id":"ITEM-2","itemData":{"ISSN":"03553140","abstract":"Objectives: Water-based soluble and synthetic metalworking fluids (MWF) used in auto manufacturing may be contaminated by endotoxin from Gram-negative bacteria, a possible anticarcinogen via increased immuno-surveillance. The effectiveness of biocide, generally added to limit bacterial growth is unknown. We investigated whether an inverse relationship between lung cancer and synthetic MWF and biocide - as surrogates of endotoxin exposure - persisted in an extended follow-up of autoworkers. Methods: A nested case-control analysis was performed within a retrospective cohort study of 46 399 auto manufacturing workers. Follow-up began in 1941 and was extended from 1985-1995. Mortality rate ratios (MRR) were estimated in Cox regression models for lung cancer as discrete and smoothed functions of cumulative exposure to synthetic MWF (mg/m 3  per year) and years exposed to biocide with both synthetic and soluble MWF. The analysis was also restricted to the subcohort hired on or after 1941 and stratified by follow-up period. Results: The splines suggested a non-linear inverse exposure-response for lung cancer mortality with increasing endotoxin exposure. Overall, the greatest reduction in mortality was observed among those with the highest exposure [MRR 0.63, 95% confidence interval (95% CI) 0.39-0.98] at the 99 th  percentile of exposure (15.8 mg/m  3  per year). Evidence for an inverse effect was limited to the earlier follow-up period. Effect modification by biocide was marginally significant (P=0.07); the protective effect of synthetic MWF was observed only for those who were co-exposed. Conclusions: The protective effect of synthetic MWF against lung cancer mortality persisted through the extended period of follow-up, although attenuated, and was observed only among workers with co-exposure to biocide and synthetic MWF.","author":[{"dropping-particle":"","family":"Mehta","given":"A.J.","non-dropping-particle":"","parse-names":false,"suffix":""},{"dropping-particle":"","family":"Malloy","given":"E.J.","non-dropping-particle":"","parse-names":false,"suffix":""},{"dropping-particle":"","family":"Applebaum","given":"K.M.","non-dropping-particle":"","parse-names":false,"suffix":""},{"dropping-particle":"","family":"Schwartz","given":"J.","non-dropping-particle":"","parse-names":false,"suffix":""},{"dropping-particle":"","family":"Christiani","given":"D.C.","non-dropping-particle":"","parse-names":false,"suffix":""},{"dropping-particle":"","family":"Eisen","given":"E.A.","non-dropping-particle":"","parse-names":false,"suffix":""}],"container-title":"Scandinavian Journal of Work, Environment and Health","id":"ITEM-2","issue":"6","issued":{"date-parts":[["2010"]]},"title":"Reduced lung cancer mortality and exposure to synthetic fluids and biocide in the auto manufacturing industry","type":"article-journal","volume":"36"},"uris":["http://www.mendeley.com/documents/?uuid=b6fad7f8-20a6-3f25-a1f0-63637b79a667"]},{"id":"ITEM-3","itemData":{"DOI":"10.1136/oemed-2017-104812","ISSN":"14707926","abstract":"© Article author(s) 2018. All rights reserved. Objectives: Synthetic metalworking fluids (MWFs), widely used to cool and lubricate industrial machining and grinding operations, have been linked with increased risk of several cancers. Estimates of their relation with lung cancer, however, are inconsistent. Controlling for the healthy worker survivor effect, we examined the relations between lung cancer mortality and exposure to synthetic MWF, as well as to biocides added to water-based fluids to control microbial growth, in a cohort of autoworkers. Biocides served as a marker for endotoxin, which has reported antitumour effects, and were hypothesised to be the reason prior studies found reduced lung cancer risk associated with exposure to synthetic fluids. Methods: Using the parametric g-formula, we estimated risk ratios (RRs) comparing cumulative lung cancer mortality under no intervention with what would have occurred under hypothetical interventions reducing exposure to zero (ie, a ban) separately for two exposures: synthetic fluids and biocides. We also specified an intervention on synthetic MWF and biocides simultaneously to estimate joint effects. Results: Under a synthetic MWF ban, we observed decreased lung cancer mortality risk at age 86, RR=0.96 (0.91-1.01), but when we also intervened to ban biocides, the RR increased to 1.03 (0.95-1.11). A biocide-only ban increased lung cancer mortality (RR=1.07 (1.00-1.16)), with slightly larger RR in younger ages. Conclusions: Findings suggest a modest positive association for synthetic MWF with lung cancer mortality, contrary to the negative associations reported in earlier studies. Biocide exposure, however, was inversely associated with risk of lung cancer mortality.","author":[{"dropping-particle":"","family":"Garcia","given":"E.","non-dropping-particle":"","parse-names":false,"suffix":""},{"dropping-particle":"","family":"Picciotto","given":"S.","non-dropping-particle":"","parse-names":false,"suffix":""},{"dropping-particle":"","family":"Neophytou","given":"A.M.","non-dropping-particle":"","parse-names":false,"suffix":""},{"dropping-particle":"","family":"Bradshaw","given":"P.T.","non-dropping-particle":"","parse-names":false,"suffix":""},{"dropping-particle":"","family":"Balmes","given":"J.R.","non-dropping-particle":"","parse-names":false,"suffix":""},{"dropping-particle":"","family":"Eisen","given":"E.A.","non-dropping-particle":"","parse-names":false,"suffix":""}],"container-title":"Occupational and Environmental Medicine","id":"ITEM-3","issued":{"date-parts":[["2018"]]},"title":"Lung cancer mortality and exposure to synthetic metalworking fluid and biocides: Controlling for the healthy worker survivor effect","type":"article-journal"},"uris":["http://www.mendeley.com/documents/?uuid=a228c6f6-b4f9-3130-bc2f-dd6baab8c3e9"]},{"id":"ITEM-4","itemData":{"DOI":"10.1136/oem.2003.010157","ISSN":"13510711","abstract":"Aims: To re-examine aerodigestive cancer risk in a cohort of autoworkers exposed to metal working fluids (MWF), using improved case definition and more recently diagnosed cases. Methods: The autoworker cohort included 31 100 hourly workers alive on 1 January 1985 who worked at three automobile plants in Michigan. A case-cohort design was carried out that included incident cases of cancers of the larynx, oesophagus, and stomach, and a 10% sample of the cohort. A Cox proportional hazards model was used to estimate MWF exposure effects. The smoothing method of penalised splines was used to explore the shape of the underlying exposure-response curves. Results: The most important finding was the association between larynx cancer incidence and cumulative straight MWF exposure. The results for oesophageal cancer were less consistent. For stomach cancer there was no evidence of excess risk. Conclusion: This association between larynx cancer and straight MWF exposures was consistent with a previous finding in this cohort, providing further support for a causal relation.","author":[{"dropping-particle":"","family":"Zeka","given":"A.","non-dropping-particle":"","parse-names":false,"suffix":""},{"dropping-particle":"","family":"Eisen","given":"E.A.","non-dropping-particle":"","parse-names":false,"suffix":""},{"dropping-particle":"","family":"Kriebel","given":"D.","non-dropping-particle":"","parse-names":false,"suffix":""},{"dropping-particle":"","family":"Gore","given":"R.","non-dropping-particle":"","parse-names":false,"suffix":""},{"dropping-particle":"","family":"Wegman","given":"D.H.","non-dropping-particle":"","parse-names":false,"suffix":""}],"container-title":"Occupational and Environmental Medicine","id":"ITEM-4","issue":"5","issued":{"date-parts":[["2004"]]},"title":"Risk of upper aerodigestive tract cancers in a case-cohort study of autoworkers exposed to metalworking fluids","type":"article-journal","volume":"61"},"uris":["http://www.mendeley.com/documents/?uuid=c2b02174-b975-390e-afce-083800013d49"]},{"id":"ITEM-5","itemData":{"DOI":"10.1136/oem.2006.027300","ISSN":"13510711","abstract":"Background: Rectal cancer has been previously associated with exposure to metalworking fluids in a cohort mortality study of autoworkers. Objective: To better specify the exposure-response relationship with straight metalworking fluids (mineral oils) by applying non-parametric regression methods that avoid linearity constraints and arbitrary exposure cut points and by lagging exposure to account for cancer latency, in a nested case-control analysis. Methods: In addition to the classical Poisson regression with categorical exposure, survival models with penalised splines were used to estimate the exposure-response relationship between cumulative exposure to straight metalworking fluid and mortality from rectal cancer. Exposures to water-based metalworking fluids were treated as potential confounders, and all exposures were lagged by 5, 10, 15 and 20 years to account for cancer latency. The influence of the highest exposures was dealt with by a log transformation and outlier removal. The sensitivity of the penalised splines to alternative criteria for model selection and to the placement of knots was also examined. Results: The hazard ratio for mortality from rectal cancer increased essentially linearly with cumulative exposure to straight metalworking fluid (with narrow confidence bands) up to a maximum of 2.2 at the 99th centile of exposure and then decreased (with wide confidence bands). Lagging exposure up to 15 years increased the initial steepness of the curve and raised the maximum hazard ratio to 3.2. Conclusions: Non-parametric smoothing of lagged exposures has shown stronger evidence for a causal association between straight metalworking fluid and rectal cancer than was previously described using standard analytical methods. This analysis suggests an exposure-response trend that is close to linear and statistically significant over most of the exposure range and that increases further with lagged exposures. Smoothing should be regularly applied to environmental studies with quantitative exposure estimates to refine characterisation of the dose-response relationship.","author":[{"dropping-particle":"","family":"Malloy","given":"E.J.","non-dropping-particle":"","parse-names":false,"suffix":""},{"dropping-particle":"","family":"Miller","given":"K.L.","non-dropping-particle":"","parse-names":false,"suffix":""},{"dropping-particle":"","family":"Eisen","given":"E.A.","non-dropping-particle":"","parse-names":false,"suffix":""}],"container-title":"Occupational and Environmental Medicine","id":"ITEM-5","issue":"4","issued":{"date-parts":[["2007"]]},"title":"Rectal cancer and exposure to metalworking fluids in the automobile manufacturing industry","type":"article-journal","volume":"64"},"uris":["http://www.mendeley.com/documents/?uuid=6445cad7-1739-3d1e-8694-77abfc8fb774"]}],"mendeley":{"formattedCitation":"&lt;sup&gt;11–15&lt;/sup&gt;","plainTextFormattedCitation":"11–15","previouslyFormattedCitation":"&lt;sup&gt;11–15&lt;/sup&gt;"},"properties":{"noteIndex":0},"schema":"https://github.com/citation-style-language/schema/raw/master/csl-citation.json"}</w:instrText>
      </w:r>
      <w:r w:rsidR="009F0F81">
        <w:fldChar w:fldCharType="separate"/>
      </w:r>
      <w:r w:rsidR="00D41DFE" w:rsidRPr="00D41DFE">
        <w:rPr>
          <w:noProof/>
          <w:vertAlign w:val="superscript"/>
        </w:rPr>
        <w:t>11–15</w:t>
      </w:r>
      <w:r w:rsidR="009F0F81">
        <w:fldChar w:fldCharType="end"/>
      </w:r>
      <w:r w:rsidR="00475178">
        <w:t>However, r</w:t>
      </w:r>
      <w:r w:rsidR="00E85858">
        <w:t xml:space="preserve">esults </w:t>
      </w:r>
      <w:r w:rsidR="003943D4">
        <w:t>based on cancer</w:t>
      </w:r>
      <w:r w:rsidR="00105DBE">
        <w:t xml:space="preserve"> incidence </w:t>
      </w:r>
      <w:r w:rsidR="001A09A5">
        <w:t xml:space="preserve">in this cohort </w:t>
      </w:r>
      <w:r w:rsidR="003943D4">
        <w:t xml:space="preserve">have been </w:t>
      </w:r>
      <w:r w:rsidR="00105DBE">
        <w:t xml:space="preserve">more </w:t>
      </w:r>
      <w:r w:rsidR="003943D4">
        <w:t>m</w:t>
      </w:r>
      <w:r w:rsidR="00A20735">
        <w:t xml:space="preserve">ixed. </w:t>
      </w:r>
      <w:r w:rsidR="009D2A82">
        <w:t xml:space="preserve"> </w:t>
      </w:r>
      <w:r w:rsidR="00F70F1A">
        <w:t>There is m</w:t>
      </w:r>
      <w:r w:rsidR="00763B2D">
        <w:t xml:space="preserve">odest </w:t>
      </w:r>
      <w:r w:rsidR="00F83453">
        <w:t xml:space="preserve">evidence that exposure to straight oil-based MWF increases the risk of </w:t>
      </w:r>
      <w:r w:rsidR="00E85858">
        <w:t>laryngeal</w:t>
      </w:r>
      <w:r w:rsidR="0085778C">
        <w:t>,</w:t>
      </w:r>
      <w:r w:rsidR="009F0F81">
        <w:fldChar w:fldCharType="begin" w:fldLock="1"/>
      </w:r>
      <w:r w:rsidR="00D41DFE">
        <w:instrText>ADDIN CSL_CITATION {"citationItems":[{"id":"ITEM-1","itemData":{"DOI":"10.1002/ajim.4700260205","ISSN":"10970274","abstract":"A case‐control study of larynx cancer was conducted within a cohort of automobile workers exposed to metal working fluids, commonly referred to as machining fluids (MF). Results are based on 108 cases of larynx cancer and 5:1 matched controls. Risks associated with specific types of MF, as well as specific components of the fluids were evaluated. Based on a retrospective exposure assessment, lifetime exposures to straight and soluble fluids, grinding particulate, biocides, selected metals, sulfur, and chlorine were examined. Exposure to asbestos and acid mists at two of the three study sites was also characterized. Results suggest that straight mineral oils are associated with almost a two‐fold excess in larynx cancer risk. There was also evidence of an association with elemental sulfur, commonly added to straight MF to improve the integrity of the materials under extreme pressure and heat. It is not clear whether sulfur is causally related to an excess relative risk of larynx cancer or whether the observed association is the result of unmeasured confounding by another contaminant or process feature. For example, the high stress operations that require MF enriched with sulfur are also more likely to produce polycyclic aromatic hydrocarbons (PAHs) during the process. Thus, the observed association with sulfur may be due to an association with PAH. The finding of excess risk of laryngeal cancer associated with MF is consistent with several previous reports in the literature. This is the first study, however, to distinguish straight mineral oils from other types of MF. Based on these findings, a general reduction in concentrations of straight mineral oil particulate in occupational environments would be prudent. Copyright © 1994 Wiley Periodicals, Inc., A Wiley Company","author":[{"dropping-particle":"","family":"Eisen","given":"E.A.","non-dropping-particle":"","parse-names":false,"suffix":""},{"dropping-particle":"","family":"Tolbert","given":"P.E.","non-dropping-particle":"","parse-names":false,"suffix":""},{"dropping-particle":"","family":"Hallock","given":"M.F.","non-dropping-particle":"","parse-names":false,"suffix":""},{"dropping-particle":"","family":"Monson","given":"R.R.","non-dropping-particle":"","parse-names":false,"suffix":""},{"dropping-particle":"","family":"Smith","given":"T.J.","non-dropping-particle":"","parse-names":false,"suffix":""},{"dropping-particle":"","family":"Woskie","given":"S.R.","non-dropping-particle":"","parse-names":false,"suffix":""}],"container-title":"American Journal of Industrial Medicine","id":"ITEM-1","issue":"2","issued":{"date-parts":[["1994"]]},"title":"Mortality studies of machining fluid exposure in the automobile industry III: A case‐control study of larynx cancer","type":"article-journal","volume":"26"},"uris":["http://www.mendeley.com/documents/?uuid=9e3152a0-cbc0-3aba-83fd-fe9b86ef92be"]},{"id":"ITEM-2","itemData":{"DOI":"10.1136/oem.2003.010157","ISSN":"13510711","abstract":"Aims: To re-examine aerodigestive cancer risk in a cohort of autoworkers exposed to metal working fluids (MWF), using improved case definition and more recently diagnosed cases. Methods: The autoworker cohort included 31 100 hourly workers alive on 1 January 1985 who worked at three automobile plants in Michigan. A case-cohort design was carried out that included incident cases of cancers of the larynx, oesophagus, and stomach, and a 10% sample of the cohort. A Cox proportional hazards model was used to estimate MWF exposure effects. The smoothing method of penalised splines was used to explore the shape of the underlying exposure-response curves. Results: The most important finding was the association between larynx cancer incidence and cumulative straight MWF exposure. The results for oesophageal cancer were less consistent. For stomach cancer there was no evidence of excess risk. Conclusion: This association between larynx cancer and straight MWF exposures was consistent with a previous finding in this cohort, providing further support for a causal relation.","author":[{"dropping-particle":"","family":"Zeka","given":"A.","non-dropping-particle":"","parse-names":false,"suffix":""},{"dropping-particle":"","family":"Eisen","given":"E.A.","non-dropping-particle":"","parse-names":false,"suffix":""},{"dropping-particle":"","family":"Kriebel","given":"D.","non-dropping-particle":"","parse-names":false,"suffix":""},{"dropping-particle":"","family":"Gore","given":"R.","non-dropping-particle":"","parse-names":false,"suffix":""},{"dropping-particle":"","family":"Wegman","given":"D.H.","non-dropping-particle":"","parse-names":false,"suffix":""}],"container-title":"Occupational and Environmental Medicine","id":"ITEM-2","issue":"5","issued":{"date-parts":[["2004"]]},"title":"Risk of upper aerodigestive tract cancers in a case-cohort study of autoworkers exposed to metalworking fluids","type":"article-journal","volume":"61"},"uris":["http://www.mendeley.com/documents/?uuid=c2b02174-b975-390e-afce-083800013d49"]}],"mendeley":{"formattedCitation":"&lt;sup&gt;14,16&lt;/sup&gt;","plainTextFormattedCitation":"14,16","previouslyFormattedCitation":"&lt;sup&gt;14,16&lt;/sup&gt;"},"properties":{"noteIndex":0},"schema":"https://github.com/citation-style-language/schema/raw/master/csl-citation.json"}</w:instrText>
      </w:r>
      <w:r w:rsidR="009F0F81">
        <w:fldChar w:fldCharType="separate"/>
      </w:r>
      <w:r w:rsidR="00D41DFE" w:rsidRPr="00D41DFE">
        <w:rPr>
          <w:noProof/>
          <w:vertAlign w:val="superscript"/>
        </w:rPr>
        <w:t>14,16</w:t>
      </w:r>
      <w:r w:rsidR="009F0F81">
        <w:fldChar w:fldCharType="end"/>
      </w:r>
      <w:r w:rsidR="00E85858">
        <w:t xml:space="preserve"> </w:t>
      </w:r>
      <w:r w:rsidR="00F83453">
        <w:t>bladder</w:t>
      </w:r>
      <w:r w:rsidR="0085778C">
        <w:t>,</w:t>
      </w:r>
      <w:r w:rsidR="0085778C">
        <w:fldChar w:fldCharType="begin" w:fldLock="1"/>
      </w:r>
      <w:r w:rsidR="00D41DFE">
        <w:instrText>ADDIN CSL_CITATION {"citationItems":[{"id":"ITEM-1","itemData":{"DOI":"10.1093/aje/kwp073","ISSN":"00029262","abstract":"Occupations with mineral oil exposure have been associated with bladder cancer in population-based case-control studies. The authors report results from the first cohort study to examine bladder cancer incidence in relation to quantitative exposures to metalworking fluids (MWFs), based on 21,999 male Michigan automotive workers, followed from 1985 through 2004. Cox regression was used to estimate hazard ratios based on categorical exposure variables for straight, soluble, and synthetic MWFs, as well as duration of exposure to ethanolamines and nitrosamines. Penalized splines were also fit to estimate the functional form of the exposure-response relation. Increased bladder cancer risk was associated with straight MWFs but not with any other exposure. The hazard ratio increased with cumulative exposure to a maximum of 2-fold observed at 75 mg/m  3 -year straight MWF exposure (lagged 20 years). Calendar time windows relevant to polycyclic aromatic hydrocarbon exposure were examined but could not be distinguished from the lagged (10-, 20-year) metrics. No association was observed between any exposure and incident lung cancer, suggesting that smoking is unlikely to confound the associations observed here. The quantitative relation with straight MWFs strengthens the evidence for mineral oils as a bladder carcinogen. © The Author 2009. Published by the Johns Hopkins Bloomberg School of Public Health. All rights reserved.","author":[{"dropping-particle":"","family":"Friesen","given":"M.C.","non-dropping-particle":"","parse-names":false,"suffix":""},{"dropping-particle":"","family":"Costello","given":"S.","non-dropping-particle":"","parse-names":false,"suffix":""},{"dropping-particle":"","family":"Eisen","given":"E.A.","non-dropping-particle":"","parse-names":false,"suffix":""}],"container-title":"American Journal of Epidemiology","id":"ITEM-1","issue":"12","issued":{"date-parts":[["2009"]]},"title":"Quantitative exposure to metalworking fluids and bladder cancer incidence in a cohort of autoworkers","type":"article-journal","volume":"169"},"uris":["http://www.mendeley.com/documents/?uuid=d4b0f55b-2d0a-318b-ac87-c594b5358275"]}],"mendeley":{"formattedCitation":"&lt;sup&gt;17&lt;/sup&gt;","plainTextFormattedCitation":"17","previouslyFormattedCitation":"&lt;sup&gt;17&lt;/sup&gt;"},"properties":{"noteIndex":0},"schema":"https://github.com/citation-style-language/schema/raw/master/csl-citation.json"}</w:instrText>
      </w:r>
      <w:r w:rsidR="0085778C">
        <w:fldChar w:fldCharType="separate"/>
      </w:r>
      <w:r w:rsidR="00D41DFE" w:rsidRPr="00D41DFE">
        <w:rPr>
          <w:noProof/>
          <w:vertAlign w:val="superscript"/>
        </w:rPr>
        <w:t>17</w:t>
      </w:r>
      <w:r w:rsidR="0085778C">
        <w:fldChar w:fldCharType="end"/>
      </w:r>
      <w:r w:rsidR="00E85858">
        <w:t xml:space="preserve"> </w:t>
      </w:r>
      <w:r w:rsidR="00F83453">
        <w:t>melanoma,</w:t>
      </w:r>
      <w:r w:rsidR="0085778C">
        <w:fldChar w:fldCharType="begin" w:fldLock="1"/>
      </w:r>
      <w:r w:rsidR="00D41DFE">
        <w:instrText>ADDIN CSL_CITATION {"citationItems":[{"id":"ITEM-1","itemData":{"DOI":"10.1097/EDE.0b013e3181fce4b8","ISSN":"10443983","abstract":"Background: Occupational exposure to mineral oil-based metalworking fluids has been consistently linked with skin conditions such as contact dermatitis and squamous cell skin cancer, especially of the scrotum. We examined the incidence of malignant melanoma in a study of autoworkers. Methods: We followed a cohort of autoworkers from 1985 through 2004 for cancer incidence. Hazard ratios (HRs) were estimated in Cox models for cumulative exposure to total particulate of straight fluid (neat oil), soluble fluid (oil emulsified in water), and synthetic fluid (no oil). Exposure was partitioned into time windows by latency and by calendar periods defined by changes in the content of polycyclic aromatic hydrocarbon in the refined oils. The population was restricted to workers born after 1935. We examined the date-of-birth restriction in a sensitivity analysis. Results: On the basis of 76 incident cases of malignant melanoma in the cohort of 14,139 white males, the HR was 1.99 (95% confidence interval = 1.00-3.96) for the highest category of straight fluid. Risk was greatest in the most recent time window. Penalized splines suggested a linear exposure-response over the full range of exposure. The change in HR for malignant melanoma per mg/m-year of straight fluid increased monotonically from 1.01 to 1.04, when the date-of-birth restriction increased from 1925 to 1945 in 5-year intervals. Results for soluble fluid were more modest. There was no association with synthetic fluid. Conclusions: Results provide evidence, based on quantitative measures of metalworking fluid, that oil-based fluid, particularly straight mineral oils, are associated with the incidence of malignant melanoma. © 2010 by Lippincott Williams  &amp;  Wilkins.","author":[{"dropping-particle":"","family":"Costello","given":"S.","non-dropping-particle":"","parse-names":false,"suffix":""},{"dropping-particle":"","family":"Friesen","given":"M.C.","non-dropping-particle":"","parse-names":false,"suffix":""},{"dropping-particle":"","family":"Christiani","given":"D.C.","non-dropping-particle":"","parse-names":false,"suffix":""},{"dropping-particle":"","family":"Eisen","given":"E.A.","non-dropping-particle":"","parse-names":false,"suffix":""}],"container-title":"Epidemiology","id":"ITEM-1","issue":"1","issued":{"date-parts":[["2011"]]},"title":"Metalworking fluids and malignant melanoma in autoworkers","type":"article-journal","volume":"22"},"uris":["http://www.mendeley.com/documents/?uuid=87b1aab5-623f-3051-a4dd-fc9d1dc6cc9d"]}],"mendeley":{"formattedCitation":"&lt;sup&gt;18&lt;/sup&gt;","plainTextFormattedCitation":"18","previouslyFormattedCitation":"&lt;sup&gt;18&lt;/sup&gt;"},"properties":{"noteIndex":0},"schema":"https://github.com/citation-style-language/schema/raw/master/csl-citation.json"}</w:instrText>
      </w:r>
      <w:r w:rsidR="0085778C">
        <w:fldChar w:fldCharType="separate"/>
      </w:r>
      <w:r w:rsidR="00D41DFE" w:rsidRPr="00D41DFE">
        <w:rPr>
          <w:noProof/>
          <w:vertAlign w:val="superscript"/>
        </w:rPr>
        <w:t>18</w:t>
      </w:r>
      <w:r w:rsidR="0085778C">
        <w:fldChar w:fldCharType="end"/>
      </w:r>
      <w:r w:rsidR="0085778C">
        <w:t xml:space="preserve"> </w:t>
      </w:r>
      <w:r w:rsidR="00763B2D">
        <w:t>breast</w:t>
      </w:r>
      <w:r w:rsidR="0085778C">
        <w:t>,</w:t>
      </w:r>
      <w:r w:rsidR="0085778C">
        <w:fldChar w:fldCharType="begin" w:fldLock="1"/>
      </w:r>
      <w:r w:rsidR="00D41DFE">
        <w:instrText>ADDIN CSL_CITATION {"citationItems":[{"id":"ITEM-1","itemData":{"DOI":"10.1093/aje/kwx264","ISSN":"14766256","abstract":"© The Author(s) 2018. Breast cancer is the leading cancer diagnosed among women, and environmental studies have produced few leads on modifiable risk factors for breast cancer. Following an Institute of Medicine recommendation for occupational studies of women highly exposed to potential breast cancer risk factors, we took advantage of an existing cohort of 4,503 female autoworkers in Michigan exposed to metalworking fluid (MWF ), complex mixtures of oils and chemicals widely used in metal manufacturing worldwide. Cox proportional hazards models were fit to estimate hazard ratios for incident breast cancer (follow-up, 1985-2013) and cumulative exposure (20-year lag) to straight mineral oils (a known human carcinogen) and water-based soluble and synthetic MWF. Because the state cancer registry began decades after the cohort was defined, we restricted our analyses to subcohorts of women hired closer to the start of follow-up. Among those hired after 1969, the hazard ratio associated with a 1 interquartile-range increase in straight MWF exposure was 1.13 (95% confidence interval: 1.03, 1.23). In separate analyses of premenopausal breast cancer, defined by age at diagnosis, the hazard ratio was elevated for exposure to synthetic MWF (chemical lubricants with no oil content), possibly suggesting a different mechanism in the younger women with breast cancer. This study adds to the limited literature regarding quantitative chemical exposures and breast cancer risk.","author":[{"dropping-particle":"","family":"Garcia","given":"E.","non-dropping-particle":"","parse-names":false,"suffix":""},{"dropping-particle":"","family":"Bradshaw","given":"P.T.","non-dropping-particle":"","parse-names":false,"suffix":""},{"dropping-particle":"","family":"Eisen","given":"E.A.","non-dropping-particle":"","parse-names":false,"suffix":""}],"container-title":"American Journal of Epidemiology","id":"ITEM-1","issue":"3","issued":{"date-parts":[["2018"]]},"title":"Breast Cancer Incidence and Exposure to Metalworking Fluid in a Cohort of Female Autoworkers","type":"article-journal","volume":"187"},"uris":["http://www.mendeley.com/documents/?uuid=74c6d123-cfff-3303-b145-ddba79a45270"]}],"mendeley":{"formattedCitation":"&lt;sup&gt;19&lt;/sup&gt;","plainTextFormattedCitation":"19","previouslyFormattedCitation":"&lt;sup&gt;19&lt;/sup&gt;"},"properties":{"noteIndex":0},"schema":"https://github.com/citation-style-language/schema/raw/master/csl-citation.json"}</w:instrText>
      </w:r>
      <w:r w:rsidR="0085778C">
        <w:fldChar w:fldCharType="separate"/>
      </w:r>
      <w:r w:rsidR="00D41DFE" w:rsidRPr="00D41DFE">
        <w:rPr>
          <w:noProof/>
          <w:vertAlign w:val="superscript"/>
        </w:rPr>
        <w:t>19</w:t>
      </w:r>
      <w:r w:rsidR="0085778C">
        <w:fldChar w:fldCharType="end"/>
      </w:r>
      <w:r w:rsidR="00763B2D">
        <w:t xml:space="preserve"> </w:t>
      </w:r>
      <w:r w:rsidR="00A20735">
        <w:t xml:space="preserve"> and colon</w:t>
      </w:r>
      <w:r w:rsidR="0050598C">
        <w:fldChar w:fldCharType="begin" w:fldLock="1"/>
      </w:r>
      <w:r w:rsidR="00D41DFE">
        <w:instrText>ADDIN CSL_CITATION {"citationItems":[{"id":"ITEM-1","itemData":{"DOI":"10.1097/ee9.0000000000000035","ISBN":"0000000000000","ISSN":"2474-7882","author":[{"dropping-particle":"","family":"Izano","given":"Monika A.","non-dropping-particle":"","parse-names":false,"suffix":""},{"dropping-particle":"","family":"Sofrygin","given":"Oleg A.","non-dropping-particle":"","parse-names":false,"suffix":""},{"dropping-particle":"","family":"Picciotto","given":"Sally","non-dropping-particle":"","parse-names":false,"suffix":""},{"dropping-particle":"","family":"Bradshaw","given":"Patrick T.","non-dropping-particle":"","parse-names":false,"suffix":""},{"dropping-particle":"","family":"Eisen","given":"Ellen A.","non-dropping-particle":"","parse-names":false,"suffix":""}],"container-title":"Environmental Epidemiology","id":"ITEM-1","issue":"1","issued":{"date-parts":[["2019"]]},"page":"e035","title":"Metalworking Fluids and Colon Cancer Risk","type":"article-journal","volume":"3"},"uris":["http://www.mendeley.com/documents/?uuid=edb8dca4-ff69-4e18-8614-144a5f283a02"]}],"mendeley":{"formattedCitation":"&lt;sup&gt;20&lt;/sup&gt;","plainTextFormattedCitation":"20","previouslyFormattedCitation":"&lt;sup&gt;20&lt;/sup&gt;"},"properties":{"noteIndex":0},"schema":"https://github.com/citation-style-language/schema/raw/master/csl-citation.json"}</w:instrText>
      </w:r>
      <w:r w:rsidR="0050598C">
        <w:fldChar w:fldCharType="separate"/>
      </w:r>
      <w:r w:rsidR="00D41DFE" w:rsidRPr="00D41DFE">
        <w:rPr>
          <w:noProof/>
          <w:vertAlign w:val="superscript"/>
        </w:rPr>
        <w:t>20</w:t>
      </w:r>
      <w:r w:rsidR="0050598C">
        <w:fldChar w:fldCharType="end"/>
      </w:r>
      <w:r w:rsidR="00A20735">
        <w:t xml:space="preserve"> cancer incidence</w:t>
      </w:r>
      <w:r w:rsidR="00E85858">
        <w:t xml:space="preserve">. </w:t>
      </w:r>
      <w:r w:rsidR="00105DBE">
        <w:t xml:space="preserve"> </w:t>
      </w:r>
      <w:r w:rsidR="00DA2C19">
        <w:t>L</w:t>
      </w:r>
      <w:r w:rsidR="00105DBE">
        <w:t xml:space="preserve">imited evidence </w:t>
      </w:r>
      <w:r w:rsidR="009F0F81">
        <w:t>w</w:t>
      </w:r>
      <w:r w:rsidR="00105DBE">
        <w:t>as also reported for increased risk of cervical cancer</w:t>
      </w:r>
      <w:r w:rsidR="0050598C">
        <w:fldChar w:fldCharType="begin" w:fldLock="1"/>
      </w:r>
      <w:r w:rsidR="00D41DFE">
        <w:instrText>ADDIN CSL_CITATION {"citationItems":[{"id":"ITEM-1","itemData":{"DOI":"10.5271/sjweh.3193","ISSN":"03553140","abstract":"Objectives Cervical cancer is caused by human papilloma virus (HPV). However, only a small proportion of women infected with HPV, progress to cervical cancer. Other co-factors must therefore be necessary to cause cervical cancer. We examined cervical cancer in relation to occupational exposure to metalworking fluids (MWF), which are complex mixtures containing several known carcinogens. Methods A cohort of 4374 female autoworkers was followed from 1985-2004 for cancer diagnosis. Based on an elevated standardized incidence rate (SIR), we focused on cervical cancer in an internal analysis. Pooled logistic regression was used to model the relationship between exposure to three different types of MWF, selected constituents, and incidence of cervical cancer. Results Based on 40 cases, the SIR was statistically significantly elevated for both race specific subgroups: 3.30 and 2.43, respectively for Caucasian and African American women. The standard mortality ratio (SMR) was also statistically significantly elevated for Caucasian women (3.44) based on seven observed deaths. There was no association with oil-based straight fluid. Relative risks for soluble and synthetic MWF and nitrosamines were modestly elevated but not statistically significant. Conclusions Water-based MWF may play a role in the etiology of cervical cancer. Further studies in larger cohorts of women are needed to clearly establish this relationship.","author":[{"dropping-particle":"","family":"Betenia","given":"N.","non-dropping-particle":"","parse-names":false,"suffix":""},{"dropping-particle":"","family":"Costello","given":"S.","non-dropping-particle":"","parse-names":false,"suffix":""},{"dropping-particle":"","family":"Eisen","given":"E.A.","non-dropping-particle":"","parse-names":false,"suffix":""}],"container-title":"Scandinavian Journal of Work, Environment and Health","id":"ITEM-1","issue":"1","issued":{"date-parts":[["2012"]]},"title":"Risk of cervical cancer among female autoworkers exposed to metalworking fluids","type":"article-journal","volume":"38"},"uris":["http://www.mendeley.com/documents/?uuid=1498637f-a4f1-3c5e-918a-cbb449c2fb29"]}],"mendeley":{"formattedCitation":"&lt;sup&gt;21&lt;/sup&gt;","plainTextFormattedCitation":"21","previouslyFormattedCitation":"&lt;sup&gt;21&lt;/sup&gt;"},"properties":{"noteIndex":0},"schema":"https://github.com/citation-style-language/schema/raw/master/csl-citation.json"}</w:instrText>
      </w:r>
      <w:r w:rsidR="0050598C">
        <w:fldChar w:fldCharType="separate"/>
      </w:r>
      <w:r w:rsidR="00D41DFE" w:rsidRPr="00D41DFE">
        <w:rPr>
          <w:noProof/>
          <w:vertAlign w:val="superscript"/>
        </w:rPr>
        <w:t>21</w:t>
      </w:r>
      <w:r w:rsidR="0050598C">
        <w:fldChar w:fldCharType="end"/>
      </w:r>
      <w:r w:rsidR="00105DBE">
        <w:t xml:space="preserve"> and breast cancer in younger women</w:t>
      </w:r>
      <w:r w:rsidR="0050598C">
        <w:fldChar w:fldCharType="begin" w:fldLock="1"/>
      </w:r>
      <w:r w:rsidR="00D41DFE">
        <w:instrText>ADDIN CSL_CITATION {"citationItems":[{"id":"ITEM-1","itemData":{"DOI":"10.1093/aje/kwx264","ISSN":"14766256","abstract":"© The Author(s) 2018. Breast cancer is the leading cancer diagnosed among women, and environmental studies have produced few leads on modifiable risk factors for breast cancer. Following an Institute of Medicine recommendation for occupational studies of women highly exposed to potential breast cancer risk factors, we took advantage of an existing cohort of 4,503 female autoworkers in Michigan exposed to metalworking fluid (MWF ), complex mixtures of oils and chemicals widely used in metal manufacturing worldwide. Cox proportional hazards models were fit to estimate hazard ratios for incident breast cancer (follow-up, 1985-2013) and cumulative exposure (20-year lag) to straight mineral oils (a known human carcinogen) and water-based soluble and synthetic MWF. Because the state cancer registry began decades after the cohort was defined, we restricted our analyses to subcohorts of women hired closer to the start of follow-up. Among those hired after 1969, the hazard ratio associated with a 1 interquartile-range increase in straight MWF exposure was 1.13 (95% confidence interval: 1.03, 1.23). In separate analyses of premenopausal breast cancer, defined by age at diagnosis, the hazard ratio was elevated for exposure to synthetic MWF (chemical lubricants with no oil content), possibly suggesting a different mechanism in the younger women with breast cancer. This study adds to the limited literature regarding quantitative chemical exposures and breast cancer risk.","author":[{"dropping-particle":"","family":"Garcia","given":"E.","non-dropping-particle":"","parse-names":false,"suffix":""},{"dropping-particle":"","family":"Bradshaw","given":"P.T.","non-dropping-particle":"","parse-names":false,"suffix":""},{"dropping-particle":"","family":"Eisen","given":"E.A.","non-dropping-particle":"","parse-names":false,"suffix":""}],"container-title":"American Journal of Epidemiology","id":"ITEM-1","issue":"3","issued":{"date-parts":[["2018"]]},"title":"Breast Cancer Incidence and Exposure to Metalworking Fluid in a Cohort of Female Autoworkers","type":"article-journal","volume":"187"},"uris":["http://www.mendeley.com/documents/?uuid=74c6d123-cfff-3303-b145-ddba79a45270"]}],"mendeley":{"formattedCitation":"&lt;sup&gt;19&lt;/sup&gt;","plainTextFormattedCitation":"19","previouslyFormattedCitation":"&lt;sup&gt;19&lt;/sup&gt;"},"properties":{"noteIndex":0},"schema":"https://github.com/citation-style-language/schema/raw/master/csl-citation.json"}</w:instrText>
      </w:r>
      <w:r w:rsidR="0050598C">
        <w:fldChar w:fldCharType="separate"/>
      </w:r>
      <w:r w:rsidR="00D41DFE" w:rsidRPr="00D41DFE">
        <w:rPr>
          <w:noProof/>
          <w:vertAlign w:val="superscript"/>
        </w:rPr>
        <w:t>19</w:t>
      </w:r>
      <w:r w:rsidR="0050598C">
        <w:fldChar w:fldCharType="end"/>
      </w:r>
      <w:r w:rsidR="00B50511">
        <w:t>.</w:t>
      </w:r>
      <w:r w:rsidR="00105DBE">
        <w:t xml:space="preserve"> </w:t>
      </w:r>
    </w:p>
    <w:p w14:paraId="05400E06" w14:textId="20AFB599" w:rsidR="0050598C" w:rsidRDefault="001A09A5" w:rsidP="00FE7812">
      <w:pPr>
        <w:widowControl w:val="0"/>
        <w:autoSpaceDE w:val="0"/>
        <w:autoSpaceDN w:val="0"/>
        <w:adjustRightInd w:val="0"/>
        <w:spacing w:after="0" w:line="360" w:lineRule="auto"/>
        <w:ind w:firstLine="720"/>
      </w:pPr>
      <w:r>
        <w:t xml:space="preserve">In </w:t>
      </w:r>
      <w:r w:rsidR="00DA016A">
        <w:t>2003</w:t>
      </w:r>
      <w:r w:rsidR="00F83453">
        <w:t xml:space="preserve">, </w:t>
      </w:r>
      <w:r>
        <w:t xml:space="preserve">the UAW petitioned </w:t>
      </w:r>
      <w:r w:rsidRPr="001A09A5">
        <w:t xml:space="preserve">the Occupational </w:t>
      </w:r>
      <w:r>
        <w:t>S</w:t>
      </w:r>
      <w:r w:rsidRPr="001A09A5">
        <w:t xml:space="preserve">afety and Health Administration (OSHA) </w:t>
      </w:r>
      <w:r>
        <w:t xml:space="preserve">for a temporary standard </w:t>
      </w:r>
      <w:r w:rsidR="002F4787">
        <w:t xml:space="preserve">for </w:t>
      </w:r>
      <w:r>
        <w:t>MWF</w:t>
      </w:r>
      <w:r w:rsidR="00DA2C19">
        <w:t xml:space="preserve"> with an</w:t>
      </w:r>
      <w:r>
        <w:t xml:space="preserve"> exposure limit of 0.5 mg/m</w:t>
      </w:r>
      <w:r w:rsidRPr="00DA2C19">
        <w:rPr>
          <w:vertAlign w:val="superscript"/>
        </w:rPr>
        <w:t>3</w:t>
      </w:r>
      <w:r>
        <w:t xml:space="preserve"> total PM. </w:t>
      </w:r>
      <w:r w:rsidR="00DA2C19">
        <w:t xml:space="preserve"> The petition was based </w:t>
      </w:r>
      <w:r w:rsidR="00DA2C19" w:rsidRPr="00DA2C19">
        <w:t>on</w:t>
      </w:r>
      <w:r w:rsidR="00DA2C19">
        <w:t xml:space="preserve"> the evidence for</w:t>
      </w:r>
      <w:r w:rsidR="00DA2C19" w:rsidRPr="00DA2C19">
        <w:t xml:space="preserve"> nonmalignant respiratory health effects</w:t>
      </w:r>
      <w:r w:rsidR="00DA2C19">
        <w:t xml:space="preserve"> of MWFs, a</w:t>
      </w:r>
      <w:r w:rsidR="00DA2C19" w:rsidRPr="00DA2C19">
        <w:t>sthma and hypersensitivity pneumonitis</w:t>
      </w:r>
      <w:r w:rsidR="00DA2C19">
        <w:t xml:space="preserve">, rather than </w:t>
      </w:r>
      <w:proofErr w:type="gramStart"/>
      <w:r w:rsidR="00F70F1A">
        <w:t xml:space="preserve">for </w:t>
      </w:r>
      <w:r w:rsidR="00DA2C19">
        <w:t xml:space="preserve"> cancer</w:t>
      </w:r>
      <w:proofErr w:type="gramEnd"/>
      <w:r w:rsidR="00DA2C19">
        <w:t xml:space="preserve">. </w:t>
      </w:r>
      <w:r w:rsidR="00DA2C19" w:rsidRPr="00DA2C19">
        <w:t xml:space="preserve"> </w:t>
      </w:r>
      <w:r>
        <w:t xml:space="preserve">OSHA ultimately </w:t>
      </w:r>
      <w:r w:rsidR="00DA016A">
        <w:t xml:space="preserve">denied </w:t>
      </w:r>
      <w:r w:rsidR="00F83453">
        <w:t xml:space="preserve">the </w:t>
      </w:r>
      <w:r w:rsidR="00DA016A">
        <w:t>petition</w:t>
      </w:r>
      <w:r w:rsidR="00C63CD0">
        <w:t>.</w:t>
      </w:r>
      <w:r w:rsidR="0050598C">
        <w:fldChar w:fldCharType="begin" w:fldLock="1"/>
      </w:r>
      <w:r w:rsidR="00D41DFE">
        <w:instrText>ADDIN CSL_CITATION {"citationItems":[{"id":"ITEM-1","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author":[{"dropping-particle":"","family":"Mirer","given":"Franklin E.","non-dropping-particle":"","parse-names":false,"suffix":""}],"container-title":"American Journal of Industrial Medicine","id":"ITEM-1","issue":"8","issued":{"date-parts":[["2010"]]},"page":"792-801","title":"New evidence on the health hazards and control of metalworking fluids since completion of the osha advisory committee report","type":"article-journal","volume":"53"},"uris":["http://www.mendeley.com/documents/?uuid=2207d4c5-da2b-49c8-aceb-dd1151f43e59"]}],"mendeley":{"formattedCitation":"&lt;sup&gt;6&lt;/sup&gt;","plainTextFormattedCitation":"6","previouslyFormattedCitation":"&lt;sup&gt;6&lt;/sup&gt;"},"properties":{"noteIndex":0},"schema":"https://github.com/citation-style-language/schema/raw/master/csl-citation.json"}</w:instrText>
      </w:r>
      <w:r w:rsidR="0050598C">
        <w:fldChar w:fldCharType="separate"/>
      </w:r>
      <w:r w:rsidR="00D41DFE" w:rsidRPr="00D41DFE">
        <w:rPr>
          <w:noProof/>
          <w:vertAlign w:val="superscript"/>
        </w:rPr>
        <w:t>6</w:t>
      </w:r>
      <w:r w:rsidR="0050598C">
        <w:fldChar w:fldCharType="end"/>
      </w:r>
      <w:r w:rsidR="00C63CD0">
        <w:t xml:space="preserve">  Th</w:t>
      </w:r>
      <w:r w:rsidR="00EA46CA">
        <w:t>e</w:t>
      </w:r>
      <w:r w:rsidR="00C63CD0">
        <w:t xml:space="preserve"> </w:t>
      </w:r>
      <w:r w:rsidR="00CB664F">
        <w:t xml:space="preserve">UAW’s </w:t>
      </w:r>
      <w:r w:rsidR="00EA46CA">
        <w:t xml:space="preserve">decision to </w:t>
      </w:r>
      <w:r w:rsidR="00CB664F">
        <w:lastRenderedPageBreak/>
        <w:t xml:space="preserve">petition for </w:t>
      </w:r>
      <w:r w:rsidR="00EA46CA">
        <w:t xml:space="preserve">regulatory efforts </w:t>
      </w:r>
      <w:r w:rsidR="00CB664F">
        <w:t xml:space="preserve">based </w:t>
      </w:r>
      <w:r w:rsidR="00EA46CA">
        <w:t>on nonmalignant health effects suggests that in 2003, there was insufficient evidence that</w:t>
      </w:r>
      <w:r w:rsidR="00C63CD0">
        <w:t xml:space="preserve"> MWFs a</w:t>
      </w:r>
      <w:r w:rsidR="00EA46CA">
        <w:t>re</w:t>
      </w:r>
      <w:r w:rsidR="00C63CD0">
        <w:t xml:space="preserve"> carcinogen</w:t>
      </w:r>
      <w:r w:rsidR="00EA46CA">
        <w:t>ic</w:t>
      </w:r>
      <w:r w:rsidR="00C63CD0">
        <w:t xml:space="preserve"> </w:t>
      </w:r>
      <w:r w:rsidR="00EA46CA">
        <w:t xml:space="preserve">at concentrations found in the workplace.  Yet, </w:t>
      </w:r>
      <w:r w:rsidR="0040718F">
        <w:t xml:space="preserve">a </w:t>
      </w:r>
      <w:r w:rsidR="00EA46CA">
        <w:t xml:space="preserve">recent </w:t>
      </w:r>
      <w:r w:rsidR="0040718F">
        <w:t xml:space="preserve">risk assessment for cancer </w:t>
      </w:r>
      <w:r w:rsidR="00EA46CA">
        <w:t xml:space="preserve">and MWFs </w:t>
      </w:r>
      <w:r w:rsidR="0040718F">
        <w:t>based entirely on published results from the UAW-GM cohort study, concluded that substantial risk exists at 0.1mg/m</w:t>
      </w:r>
      <w:r w:rsidR="0040718F" w:rsidRPr="00A91816">
        <w:rPr>
          <w:vertAlign w:val="superscript"/>
        </w:rPr>
        <w:t>3</w:t>
      </w:r>
      <w:r w:rsidR="00A575FD">
        <w:t xml:space="preserve">respirable </w:t>
      </w:r>
      <w:r w:rsidR="0040718F">
        <w:t xml:space="preserve"> PM, one quarter of the current NIOSH REL</w:t>
      </w:r>
      <w:r w:rsidR="00B50511">
        <w:t xml:space="preserve"> (and the GM internal limit)</w:t>
      </w:r>
      <w:r w:rsidR="0040718F">
        <w:t>.</w:t>
      </w:r>
      <w:r w:rsidR="0050598C">
        <w:fldChar w:fldCharType="begin" w:fldLock="1"/>
      </w:r>
      <w:r w:rsidR="00D41DFE">
        <w:instrText>ADDIN CSL_CITATION {"citationItems":[{"id":"ITEM-1","itemData":{"DOI":"10.1002/ajim.22809","ISSN":"10970274","abstract":"BACKGROUND Metalworking fluids (MWF) are complex mixtures with dermal and inhalation exposure. Published reports reveal excess cancer risk. METHODS Using published findings exposure response was derived for each attributable cancer site. Aggregate excess lifetime risk was estimated by applying a lifetable calculation. RESULTS Cancer sites contributing the most attributable cases were larynx, esophagus, brain, female breast, and uterine cervix. With constant workplace MWF exposure of 0.1 mg/m3 over a 45 years working life, the risk of attributable cancer was 3.7% or, excluding the less certain female cancers, 3.1%. CONCLUSION Substantial cancer risks occurred at 0.1 mg/m3 MWF, one fourth of the current NIOSH recommended exposure limit for MWF total particulate. Because ingredients in current MWF remain from earlier formulations, it is likely that some MWF carcinogenicity persists today. Although important changes have occurred, newer agents are being continually introduced with little or no knowledge of chronic health risks.","author":[{"dropping-particle":"","family":"Park","given":"Robert M.","non-dropping-particle":"","parse-names":false,"suffix":""}],"container-title":"American Journal of Industrial Medicine","id":"ITEM-1","issue":"3","issued":{"date-parts":[["2018"]]},"page":"198-203","title":"Risk assessment for metalworking fluids and cancer outcomes","type":"article-journal","volume":"61"},"uris":["http://www.mendeley.com/documents/?uuid=fa72a08c-c93a-4381-ab84-c1898a287cdf"]}],"mendeley":{"formattedCitation":"&lt;sup&gt;9&lt;/sup&gt;","plainTextFormattedCitation":"9","previouslyFormattedCitation":"&lt;sup&gt;9&lt;/sup&gt;"},"properties":{"noteIndex":0},"schema":"https://github.com/citation-style-language/schema/raw/master/csl-citation.json"}</w:instrText>
      </w:r>
      <w:r w:rsidR="0050598C">
        <w:fldChar w:fldCharType="separate"/>
      </w:r>
      <w:r w:rsidR="00D41DFE" w:rsidRPr="00D41DFE">
        <w:rPr>
          <w:noProof/>
          <w:vertAlign w:val="superscript"/>
        </w:rPr>
        <w:t>9</w:t>
      </w:r>
      <w:r w:rsidR="0050598C">
        <w:fldChar w:fldCharType="end"/>
      </w:r>
      <w:r w:rsidR="0040718F">
        <w:t xml:space="preserve"> </w:t>
      </w:r>
      <w:r w:rsidR="00EA46CA">
        <w:t xml:space="preserve"> Th</w:t>
      </w:r>
      <w:r w:rsidR="008E7161">
        <w:t xml:space="preserve">e cancer sites contributing the most attributable cases were larynx, esophagus, brain, breast and cervix. </w:t>
      </w:r>
      <w:r w:rsidR="00EA46CA">
        <w:t xml:space="preserve">  </w:t>
      </w:r>
    </w:p>
    <w:p w14:paraId="0566B26F" w14:textId="77777777" w:rsidR="0050598C" w:rsidRDefault="00EA46CA" w:rsidP="00ED4F40">
      <w:pPr>
        <w:widowControl w:val="0"/>
        <w:autoSpaceDE w:val="0"/>
        <w:autoSpaceDN w:val="0"/>
        <w:adjustRightInd w:val="0"/>
        <w:spacing w:after="0" w:line="360" w:lineRule="auto"/>
        <w:ind w:firstLine="720"/>
        <w:jc w:val="both"/>
      </w:pPr>
      <w:r>
        <w:t xml:space="preserve">In </w:t>
      </w:r>
      <w:r w:rsidR="00091EA5">
        <w:t>summary, the literature to date suggests that oil- and water-based MWFs may indeed cause increased risk of several specific cancers, although none of the evidence is conclusive. In this context, w</w:t>
      </w:r>
      <w:r w:rsidR="0050598C">
        <w:t>e report results from an extended vital status follow-up, from 1941 to 2015 – twenty years beyond the last reported mortality follow-up of th</w:t>
      </w:r>
      <w:r>
        <w:t>e</w:t>
      </w:r>
      <w:r w:rsidR="0050598C">
        <w:t xml:space="preserve"> </w:t>
      </w:r>
      <w:r>
        <w:t xml:space="preserve">UAW-GM </w:t>
      </w:r>
      <w:r w:rsidR="0050598C">
        <w:t xml:space="preserve">cohort. Results are presented as SMRs as well as adjusted hazard ratios, estimated in Cox models based on quantitative exposure estimates for each fluid type. </w:t>
      </w:r>
    </w:p>
    <w:p w14:paraId="4FD7ECEB" w14:textId="77777777" w:rsidR="00117225" w:rsidRDefault="00117225" w:rsidP="00117225">
      <w:pPr>
        <w:widowControl w:val="0"/>
        <w:autoSpaceDE w:val="0"/>
        <w:autoSpaceDN w:val="0"/>
        <w:adjustRightInd w:val="0"/>
        <w:spacing w:after="0" w:line="360" w:lineRule="auto"/>
        <w:jc w:val="both"/>
      </w:pPr>
    </w:p>
    <w:p w14:paraId="29A8CDBC" w14:textId="77777777" w:rsidR="0050598C" w:rsidRPr="007F584A" w:rsidRDefault="0050598C" w:rsidP="00117225">
      <w:pPr>
        <w:widowControl w:val="0"/>
        <w:autoSpaceDE w:val="0"/>
        <w:autoSpaceDN w:val="0"/>
        <w:adjustRightInd w:val="0"/>
        <w:spacing w:after="0" w:line="360" w:lineRule="auto"/>
        <w:jc w:val="both"/>
        <w:rPr>
          <w:b/>
        </w:rPr>
      </w:pPr>
      <w:r w:rsidRPr="007F584A">
        <w:rPr>
          <w:b/>
        </w:rPr>
        <w:t>Methods</w:t>
      </w:r>
    </w:p>
    <w:p w14:paraId="4BE98162" w14:textId="77777777" w:rsidR="000E023C" w:rsidRDefault="000E023C" w:rsidP="00117225">
      <w:pPr>
        <w:widowControl w:val="0"/>
        <w:autoSpaceDE w:val="0"/>
        <w:autoSpaceDN w:val="0"/>
        <w:adjustRightInd w:val="0"/>
        <w:spacing w:after="0" w:line="360" w:lineRule="auto"/>
      </w:pPr>
      <w:r w:rsidRPr="000E023C">
        <w:t xml:space="preserve">Details regarding the UAW-GM </w:t>
      </w:r>
      <w:r w:rsidR="00EA46CA">
        <w:t>c</w:t>
      </w:r>
      <w:r w:rsidRPr="000E023C">
        <w:t xml:space="preserve">ohort </w:t>
      </w:r>
      <w:r w:rsidR="00EA46CA">
        <w:t>m</w:t>
      </w:r>
      <w:r w:rsidRPr="000E023C">
        <w:t xml:space="preserve">ortality </w:t>
      </w:r>
      <w:r w:rsidR="00EA46CA">
        <w:t>s</w:t>
      </w:r>
      <w:r w:rsidRPr="000E023C">
        <w:t>tudy have been described extensively in previous publications.</w:t>
      </w:r>
      <w:r w:rsidR="00BF0568">
        <w:fldChar w:fldCharType="begin" w:fldLock="1"/>
      </w:r>
      <w:r w:rsidR="00BF0568">
        <w:instrText>ADDIN CSL_CITATION {"citationItems":[{"id":"ITEM-1","itemData":{"ISSN":"03553140","abstract":"Excesses of digestive and respiratory cancers have been reported previously in association with exposure to machining fluids, agents in widespread use as coolants and lubricants in machining operations. Previous studies have had limited power to distinguish the effects of the different types of machining fluids in use. In a cohort of over 30 000 workers employed at two automotive plants in Michigan, mortality patterns were studied in relation to exposure to each of the three major fluid types - straight oils, soluble oils, and synthetic fluids. Standardized mortality ratios were estimated for subgroups of the cohort ever exposed to each of the three fluid types, and Poisson regression analyses were used to assess trends in risk with duration of exposure. The data suggest modest positive associations between exposure to straight oils and rectal, laryngeal, and prostatic cancer and a negative association between soluble and synthetic fluid exposure and lung cancer.","author":[{"dropping-particle":"","family":"Tolbert","given":"P.E.","non-dropping-particle":"","parse-names":false,"suffix":""},{"dropping-particle":"","family":"Eisen","given":"E.A.","non-dropping-particle":"","parse-names":false,"suffix":""},{"dropping-particle":"","family":"Pothier","given":"L.J.","non-dropping-particle":"","parse-names":false,"suffix":""},{"dropping-particle":"","family":"Monson","given":"R.R.","non-dropping-particle":"","parse-names":false,"suffix":""},{"dropping-particle":"","family":"Hallock","given":"M.F.","non-dropping-particle":"","parse-names":false,"suffix":""},{"dropping-particle":"","family":"Smith","given":"T.J.","non-dropping-particle":"","parse-names":false,"suffix":""}],"container-title":"Scandinavian Journal of Work, Environment and Health","id":"ITEM-1","issue":"6","issued":{"date-parts":[["1992"]]},"title":"Mortality studies of machining-fluid exposure in the automobile industry: II. Risks associated with specific fluid types","type":"article-journal","volume":"18"},"uris":["http://www.mendeley.com/documents/?uuid=4f3567f5-d097-36a9-801b-112c2dec605d"]},{"id":"ITEM-2","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2","issue":"6","issued":{"date-parts":[["1992"]]},"title":"Mortality studies of machining fluid exposure in the automobile industry I: A standardized mortality ratio analysis","type":"article-journal","volume":"22"},"uris":["http://www.mendeley.com/documents/?uuid=439269c9-e819-37b8-b370-c3edf71caf7d"]},{"id":"ITEM-3","itemData":{"ISBN":"0271-3586 (Print)","PMID":"7832210","abstract":"A retrospective exposure assessment study in the automotive parts industry conducted in conjunction with a cancer mortality and respiratory morbidity study [Kennedy et al. (1989): Am J Ind Med 15:627-641; Eisen et al. (1992): Am J Ind Med 22:809-824; Tolbert et al. (1992): Scand J Work Environ Health 18:351-360] describes exposure to different types of machining fluids and selected components that may contribute to the conditions investigated. A dataset of 394 industrial hygiene measurements made between 1958 and 1987 was used to estimate past machining fluid levels using a linear statistical model. The effects of different plants, machining fluid types, machining operations, and time periods were examined in the model. Separate analyses examined the effects of different sampling and analysis methods and other measurement variables. Machining fluid levels prior to 1970 were generally two to five times higher than subsequent measurements. The arithmetic mean exposure of all measurements taken before 1970 was 5.42 mg/m3. Arithmetic means for different subgroups ranged from 0.59 to 20.28 mg/m3, depending upon plant, machining fluid, and operation. The arithmetic mean exposure after 1980 was 1.82 mg/m3 with subgroups ranging from 0.45 to 2.79 mg/m3. Changes in exposure levels generally corresponded with reported changes in plant environments such as installation of enclosures and local exhaust ventilation on machines.","author":[{"dropping-particle":"","family":"Hallock","given":"M F","non-dropping-particle":"","parse-names":false,"suffix":""},{"dropping-particle":"","family":"Smith","given":"T J","non-dropping-particle":"","parse-names":false,"suffix":""},{"dropping-particle":"","family":"Woskie","given":"S R","non-dropping-particle":"","parse-names":false,"suffix":""},{"dropping-particle":"","family":"Hammond","given":"S K","non-dropping-particle":"","parse-names":false,"suffix":""}],"container-title":"Am J Ind Med","id":"ITEM-3","issue":"5","issued":{"date-parts":[["1994"]]},"language":"eng","note":"Historical Article\nJournal Article\nResearch Support, Non-U.S. Gov't\nUnited states","page":"621-634","title":"Estimation of historical exposures to machining fluids in the automotive industry","type":"article-journal","volume":"26"},"uris":["http://www.mendeley.com/documents/?uuid=16e9fc09-fbf4-4cf0-84e5-61420c92e032"]},{"id":"ITEM-4","itemData":{"ISBN":"0002-8894 (Print)","PMID":"8116525","abstract":"The current metal-working fluid exposures at three locations that manufacture automotive parts were assessed in conjunction with epidemiological studies of the mortality and respiratory morbidity experiences of workers at these plants. A rationale is presented for selecting and characterizing epidemiologic exposure groups in this environment. More than 475 full-shift personal aerosol samples were taken using a two-stage personal cascade impactor with median size cut-offs of 9.8 microns and 3.5 microns, plus a backup filter. For a sample of 403 workers exposed to aerosols of machining or grinding fluids, the mean total exposure was 706 micrograms/m3 (standard error (SE) = 21 micrograms/m3). Among 72 assemblers unexposed to machining fluids, the mean total exposure was 187 +/- 10 (SE) micrograms/m3. An analysis of variance model identified factors significantly associated with exposure level and permitted estimates of exposure for workers in the unsampled machine type/metal-working fluid groups. Comparison of the results obtained from personal impactor samples with predictions from an aerosol-deposition model for the human respiratory tract showed high correlation. However, the amount collected on the impactor stage underestimates extrathoracic deposition and overestimates tracheobronchial and alveolar deposition, as calculated by the deposition model. When both the impactor concentration and the deposition-model concentration were used to estimate cumulative thoracic concentrations for the worklives of a subset of auto workers, there was no significant difference in the rank order of the subjects' cumulative concentration. However, the cumulative impactor concentration values were significantly higher than the cumulative deposition-model concentration values for the subjects.","author":[{"dropping-particle":"","family":"Woskie","given":"S R","non-dropping-particle":"","parse-names":false,"suffix":""},{"dropping-particle":"","family":"Smith","given":"T J","non-dropping-particle":"","parse-names":false,"suffix":""},{"dropping-particle":"","family":"Hallock","given":"M F","non-dropping-particle":"","parse-names":false,"suffix":""},{"dropping-particle":"","family":"Hammond","given":"S K","non-dropping-particle":"","parse-names":false,"suffix":""},{"dropping-particle":"","family":"Rosenthal","given":"F","non-dropping-particle":"","parse-names":false,"suffix":""},{"dropping-particle":"","family":"Eisen","given":"E A","non-dropping-particle":"","parse-names":false,"suffix":""},{"dropping-particle":"","family":"Kriebel","given":"D","non-dropping-particle":"","parse-names":false,"suffix":""},{"dropping-particle":"","family":"Greaves","given":"I A","non-dropping-particle":"","parse-names":false,"suffix":""}],"container-title":"Am Ind Hyg Assoc J","id":"ITEM-4","issue":"1","issued":{"date-parts":[["1994"]]},"language":"eng","note":"Journal Article\nResearch Support, Non-U.S. Gov't\nUnited states","page":"20-29","title":"Size-selective pulmonary dose indices for metal-working fluid aerosols in machining and grinding operations in the automobile manufacturing industry","type":"article-journal","volume":"55"},"uris":["http://www.mendeley.com/documents/?uuid=b662a6ff-8b0b-4018-8282-91fd77d95a95"]},{"id":"ITEM-5","itemData":{"ISSN":"03553140","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A.","non-dropping-particle":"","parse-names":false,"suffix":""},{"dropping-particle":"","family":"Bardin","given":"J.","non-dropping-particle":"","parse-names":false,"suffix":""},{"dropping-particle":"","family":"Gore","given":"R.","non-dropping-particle":"","parse-names":false,"suffix":""},{"dropping-particle":"","family":"Woskie","given":"S.R.","non-dropping-particle":"","parse-names":false,"suffix":""},{"dropping-particle":"","family":"Hallock","given":"M.F.","non-dropping-particle":"","parse-names":false,"suffix":""},{"dropping-particle":"","family":"Monson","given":"R.R.","non-dropping-particle":"","parse-names":false,"suffix":""}],"container-title":"Scandinavian Journal of Work, Environment and Health","id":"ITEM-5","issue":"4","issued":{"date-parts":[["2001"]]},"title":"Exposure-response models based on extended follow-up of a cohort mortality study in the automobile industry","type":"article-journal","volume":"27"},"uris":["http://www.mendeley.com/documents/?uuid=67ac7d2e-d45a-3be2-b120-ae67c11beb30"]}],"mendeley":{"formattedCitation":"&lt;sup&gt;10,11,22–24&lt;/sup&gt;","plainTextFormattedCitation":"10,11,22–24","previouslyFormattedCitation":"&lt;sup&gt;10,11,22–24&lt;/sup&gt;"},"properties":{"noteIndex":0},"schema":"https://github.com/citation-style-language/schema/raw/master/csl-citation.json"}</w:instrText>
      </w:r>
      <w:r w:rsidR="00BF0568">
        <w:fldChar w:fldCharType="separate"/>
      </w:r>
      <w:r w:rsidR="00BF0568" w:rsidRPr="00BF0568">
        <w:rPr>
          <w:noProof/>
          <w:vertAlign w:val="superscript"/>
        </w:rPr>
        <w:t>10,11,22–24</w:t>
      </w:r>
      <w:r w:rsidR="00BF0568">
        <w:fldChar w:fldCharType="end"/>
      </w:r>
      <w:r w:rsidRPr="000E023C">
        <w:t xml:space="preserve"> </w:t>
      </w:r>
      <w:proofErr w:type="gramStart"/>
      <w:r w:rsidR="00EA46CA">
        <w:t>Here</w:t>
      </w:r>
      <w:proofErr w:type="gramEnd"/>
      <w:r w:rsidR="00EA46CA">
        <w:t xml:space="preserve"> we describe th</w:t>
      </w:r>
      <w:r w:rsidRPr="000E023C">
        <w:t>e methods in brief.</w:t>
      </w:r>
    </w:p>
    <w:p w14:paraId="58156F81" w14:textId="77777777" w:rsidR="00117225" w:rsidRPr="000E023C" w:rsidRDefault="00117225" w:rsidP="00117225">
      <w:pPr>
        <w:widowControl w:val="0"/>
        <w:autoSpaceDE w:val="0"/>
        <w:autoSpaceDN w:val="0"/>
        <w:adjustRightInd w:val="0"/>
        <w:spacing w:after="0" w:line="360" w:lineRule="auto"/>
      </w:pPr>
    </w:p>
    <w:p w14:paraId="49639F13" w14:textId="1F41D055" w:rsidR="000E023C" w:rsidRDefault="0050598C" w:rsidP="00117225">
      <w:pPr>
        <w:widowControl w:val="0"/>
        <w:autoSpaceDE w:val="0"/>
        <w:autoSpaceDN w:val="0"/>
        <w:adjustRightInd w:val="0"/>
        <w:spacing w:after="0" w:line="360" w:lineRule="auto"/>
      </w:pPr>
      <w:r w:rsidRPr="0079386A">
        <w:rPr>
          <w:b/>
          <w:u w:val="single"/>
        </w:rPr>
        <w:t>Study Population</w:t>
      </w:r>
      <w:r>
        <w:t xml:space="preserve">:  </w:t>
      </w:r>
      <w:r w:rsidR="000E023C">
        <w:t xml:space="preserve">The present study </w:t>
      </w:r>
      <w:r w:rsidR="0079386A">
        <w:t>of the</w:t>
      </w:r>
      <w:r w:rsidR="000E023C">
        <w:t xml:space="preserve"> UAW-GM </w:t>
      </w:r>
      <w:r w:rsidR="001E0089">
        <w:t>c</w:t>
      </w:r>
      <w:r w:rsidR="000E023C">
        <w:t>ohort include</w:t>
      </w:r>
      <w:r w:rsidR="0079386A">
        <w:t>s</w:t>
      </w:r>
      <w:r w:rsidR="000E023C">
        <w:t xml:space="preserve"> all hourly workers identified through company records </w:t>
      </w:r>
      <w:r w:rsidR="0079386A">
        <w:t xml:space="preserve">at </w:t>
      </w:r>
      <w:r w:rsidR="0079386A" w:rsidRPr="0079386A">
        <w:t xml:space="preserve">three automobile manufacturing plants in Michigan </w:t>
      </w:r>
      <w:r w:rsidR="000E023C">
        <w:t xml:space="preserve">who </w:t>
      </w:r>
      <w:r w:rsidR="00DC4B05">
        <w:t xml:space="preserve">worked for at least three years and were </w:t>
      </w:r>
      <w:r w:rsidR="00070339">
        <w:t>hired between Jan 1 1938 and Dec 31 1981</w:t>
      </w:r>
      <w:del w:id="8" w:author="Kevin Chen" w:date="2019-12-19T14:54:00Z">
        <w:r w:rsidR="00070339" w:rsidDel="007C411C">
          <w:delText xml:space="preserve"> </w:delText>
        </w:r>
      </w:del>
      <w:r w:rsidR="00070339">
        <w:t>.</w:t>
      </w:r>
      <w:r w:rsidR="00DC4B05">
        <w:t xml:space="preserve"> </w:t>
      </w:r>
      <w:r w:rsidR="0079386A">
        <w:t xml:space="preserve">After excluding </w:t>
      </w:r>
      <w:r w:rsidR="004750A3">
        <w:t xml:space="preserve">the 4% of </w:t>
      </w:r>
      <w:r w:rsidR="0079386A">
        <w:t>subjects missing more th</w:t>
      </w:r>
      <w:r w:rsidR="000E023C">
        <w:t>an half of the</w:t>
      </w:r>
      <w:r w:rsidR="0079386A">
        <w:t>ir</w:t>
      </w:r>
      <w:r w:rsidR="000E023C">
        <w:t xml:space="preserve"> </w:t>
      </w:r>
      <w:r w:rsidR="0079386A">
        <w:t>employment</w:t>
      </w:r>
      <w:r w:rsidR="004750A3">
        <w:t xml:space="preserve"> record</w:t>
      </w:r>
      <w:r w:rsidR="0079386A">
        <w:t xml:space="preserve">, </w:t>
      </w:r>
      <w:r w:rsidR="0079386A" w:rsidRPr="0079386A">
        <w:t>38 </w:t>
      </w:r>
      <w:del w:id="9" w:author="Kevin Chen" w:date="2019-12-19T14:37:00Z">
        <w:r w:rsidR="0079386A" w:rsidRPr="0079386A" w:rsidDel="00904C92">
          <w:delText xml:space="preserve">649 </w:delText>
        </w:r>
      </w:del>
      <w:ins w:id="10" w:author="Kevin Chen" w:date="2019-12-19T14:37:00Z">
        <w:r w:rsidR="00904C92">
          <w:t>5</w:t>
        </w:r>
        <w:r w:rsidR="00904C92" w:rsidRPr="0079386A">
          <w:t xml:space="preserve">49 </w:t>
        </w:r>
      </w:ins>
      <w:r w:rsidR="00BF0568">
        <w:t xml:space="preserve">were </w:t>
      </w:r>
      <w:r w:rsidR="0079386A">
        <w:t>included in th</w:t>
      </w:r>
      <w:r w:rsidR="00BF0568">
        <w:t>is</w:t>
      </w:r>
      <w:r w:rsidR="0079386A">
        <w:t xml:space="preserve"> analysis. </w:t>
      </w:r>
      <w:r w:rsidR="000E023C">
        <w:t xml:space="preserve">Follow-up </w:t>
      </w:r>
      <w:r w:rsidR="00070339">
        <w:t xml:space="preserve">for mortality </w:t>
      </w:r>
      <w:r w:rsidR="000E023C">
        <w:t xml:space="preserve">now extends from 1941 to 2015, </w:t>
      </w:r>
      <w:r w:rsidR="00116B34" w:rsidRPr="00116B34">
        <w:t>21</w:t>
      </w:r>
      <w:r w:rsidR="00116B34">
        <w:t xml:space="preserve"> </w:t>
      </w:r>
      <w:r w:rsidR="000E023C">
        <w:t>years longer than the previous update</w:t>
      </w:r>
      <w:r w:rsidR="00BF0568">
        <w:fldChar w:fldCharType="begin" w:fldLock="1"/>
      </w:r>
      <w:r w:rsidR="00BF0568">
        <w:instrText>ADDIN CSL_CITATION {"citationItems":[{"id":"ITEM-1","itemData":{"ISSN":"03553140","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A.","non-dropping-particle":"","parse-names":false,"suffix":""},{"dropping-particle":"","family":"Bardin","given":"J.","non-dropping-particle":"","parse-names":false,"suffix":""},{"dropping-particle":"","family":"Gore","given":"R.","non-dropping-particle":"","parse-names":false,"suffix":""},{"dropping-particle":"","family":"Woskie","given":"S.R.","non-dropping-particle":"","parse-names":false,"suffix":""},{"dropping-particle":"","family":"Hallock","given":"M.F.","non-dropping-particle":"","parse-names":false,"suffix":""},{"dropping-particle":"","family":"Monson","given":"R.R.","non-dropping-particle":"","parse-names":false,"suffix":""}],"container-title":"Scandinavian Journal of Work, Environment and Health","id":"ITEM-1","issue":"4","issued":{"date-parts":[["2001"]]},"title":"Exposure-response models based on extended follow-up of a cohort mortality study in the automobile industry","type":"article-journal","volume":"27"},"uris":["http://www.mendeley.com/documents/?uuid=67ac7d2e-d45a-3be2-b120-ae67c11beb30"]}],"mendeley":{"formattedCitation":"&lt;sup&gt;11&lt;/sup&gt;","plainTextFormattedCitation":"11","previouslyFormattedCitation":"&lt;sup&gt;11&lt;/sup&gt;"},"properties":{"noteIndex":0},"schema":"https://github.com/citation-style-language/schema/raw/master/csl-citation.json"}</w:instrText>
      </w:r>
      <w:r w:rsidR="00BF0568">
        <w:fldChar w:fldCharType="separate"/>
      </w:r>
      <w:r w:rsidR="00BF0568" w:rsidRPr="00BF0568">
        <w:rPr>
          <w:noProof/>
          <w:vertAlign w:val="superscript"/>
        </w:rPr>
        <w:t>11</w:t>
      </w:r>
      <w:r w:rsidR="00BF0568">
        <w:fldChar w:fldCharType="end"/>
      </w:r>
      <w:r w:rsidR="000E023C">
        <w:t xml:space="preserve"> and includes more than 1.5 million person-years. Over the 74 years of follow-up, 53% of the study population ha</w:t>
      </w:r>
      <w:r w:rsidR="00DA78A0">
        <w:t>s</w:t>
      </w:r>
      <w:r w:rsidR="000E023C">
        <w:t xml:space="preserve"> died. Subjects were considered lost to follow-up upon reaching the oldest observed age at death (106 years). By this definition, less than 0.5% of the participants </w:t>
      </w:r>
      <w:r w:rsidR="00BF0568">
        <w:t xml:space="preserve">were </w:t>
      </w:r>
      <w:r w:rsidR="000E023C">
        <w:t>lost to follow-up.</w:t>
      </w:r>
    </w:p>
    <w:p w14:paraId="0DDA755F" w14:textId="77777777" w:rsidR="00117225" w:rsidRDefault="00117225" w:rsidP="00117225">
      <w:pPr>
        <w:widowControl w:val="0"/>
        <w:autoSpaceDE w:val="0"/>
        <w:autoSpaceDN w:val="0"/>
        <w:adjustRightInd w:val="0"/>
        <w:spacing w:after="0" w:line="360" w:lineRule="auto"/>
      </w:pPr>
    </w:p>
    <w:p w14:paraId="10D56C58" w14:textId="30E77675" w:rsidR="000E023C" w:rsidRDefault="0079386A" w:rsidP="00117225">
      <w:pPr>
        <w:widowControl w:val="0"/>
        <w:autoSpaceDE w:val="0"/>
        <w:autoSpaceDN w:val="0"/>
        <w:adjustRightInd w:val="0"/>
        <w:spacing w:after="0" w:line="360" w:lineRule="auto"/>
      </w:pPr>
      <w:r w:rsidRPr="0079386A">
        <w:rPr>
          <w:b/>
          <w:u w:val="single"/>
        </w:rPr>
        <w:t>Covariates</w:t>
      </w:r>
      <w:r>
        <w:t xml:space="preserve">: </w:t>
      </w:r>
      <w:r w:rsidR="000E023C">
        <w:t>Subject characteristics, including year of birth, sex (male or female), race (white</w:t>
      </w:r>
      <w:proofErr w:type="gramStart"/>
      <w:r w:rsidR="00F70F1A">
        <w:t>,</w:t>
      </w:r>
      <w:r w:rsidR="00190562">
        <w:t xml:space="preserve"> </w:t>
      </w:r>
      <w:r w:rsidR="000E023C">
        <w:t xml:space="preserve"> </w:t>
      </w:r>
      <w:proofErr w:type="gramEnd"/>
      <w:del w:id="11" w:author="Kevin Chen [2]" w:date="2019-12-23T21:41:00Z">
        <w:r w:rsidR="000E023C" w:rsidDel="00D9152C">
          <w:delText>African American</w:delText>
        </w:r>
      </w:del>
      <w:ins w:id="12" w:author="Kevin Chen [2]" w:date="2019-12-23T21:41:00Z">
        <w:r w:rsidR="00D9152C">
          <w:t>Black</w:t>
        </w:r>
      </w:ins>
      <w:r w:rsidR="00F70F1A">
        <w:t>, or unknown</w:t>
      </w:r>
      <w:r w:rsidR="000E023C">
        <w:t>), and work-site (</w:t>
      </w:r>
      <w:r>
        <w:t>P</w:t>
      </w:r>
      <w:r w:rsidR="000E023C">
        <w:t>lant 1, 2, or 3) were obtained from company records. Subjects with missing race data (22%) were assumed to be white</w:t>
      </w:r>
      <w:r>
        <w:t xml:space="preserve"> based on available demographics</w:t>
      </w:r>
      <w:r w:rsidR="000E023C">
        <w:t>.</w:t>
      </w:r>
      <w:r w:rsidR="00BF0568">
        <w:fldChar w:fldCharType="begin" w:fldLock="1"/>
      </w:r>
      <w:r w:rsidR="00BF0568">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mendeley":{"formattedCitation":"&lt;sup&gt;10&lt;/sup&gt;","plainTextFormattedCitation":"10","previouslyFormattedCitation":"&lt;sup&gt;10&lt;/sup&gt;"},"properties":{"noteIndex":0},"schema":"https://github.com/citation-style-language/schema/raw/master/csl-citation.json"}</w:instrText>
      </w:r>
      <w:r w:rsidR="00BF0568">
        <w:fldChar w:fldCharType="separate"/>
      </w:r>
      <w:r w:rsidR="00BF0568" w:rsidRPr="00BF0568">
        <w:rPr>
          <w:noProof/>
          <w:vertAlign w:val="superscript"/>
        </w:rPr>
        <w:t>10</w:t>
      </w:r>
      <w:r w:rsidR="00BF0568">
        <w:fldChar w:fldCharType="end"/>
      </w:r>
      <w:r w:rsidR="000E023C">
        <w:t xml:space="preserve"> </w:t>
      </w:r>
      <w:r w:rsidR="00F70F1A">
        <w:t xml:space="preserve"> In a sensitivity</w:t>
      </w:r>
      <w:ins w:id="13" w:author="Kevin Chen" w:date="2019-12-19T14:59:00Z">
        <w:r w:rsidR="007C411C">
          <w:t xml:space="preserve"> analysis</w:t>
        </w:r>
      </w:ins>
      <w:r w:rsidR="00DD6803">
        <w:t>,</w:t>
      </w:r>
      <w:r w:rsidR="00F70F1A">
        <w:t xml:space="preserve"> subjects</w:t>
      </w:r>
      <w:r w:rsidR="00DD6803">
        <w:t xml:space="preserve"> at Plant 1 with missing race were assumed to be </w:t>
      </w:r>
      <w:del w:id="14" w:author="Kevin Chen [2]" w:date="2019-12-23T21:42:00Z">
        <w:r w:rsidR="00DD6803" w:rsidDel="00D9152C">
          <w:delText>African American</w:delText>
        </w:r>
      </w:del>
      <w:ins w:id="15" w:author="Kevin Chen [2]" w:date="2019-12-23T21:42:00Z">
        <w:r w:rsidR="00D9152C">
          <w:t>Black</w:t>
        </w:r>
      </w:ins>
      <w:r w:rsidR="00DD6803">
        <w:t>.</w:t>
      </w:r>
    </w:p>
    <w:p w14:paraId="66AA3399" w14:textId="77777777" w:rsidR="00117225" w:rsidRDefault="00117225" w:rsidP="00117225">
      <w:pPr>
        <w:widowControl w:val="0"/>
        <w:autoSpaceDE w:val="0"/>
        <w:autoSpaceDN w:val="0"/>
        <w:adjustRightInd w:val="0"/>
        <w:spacing w:after="0" w:line="360" w:lineRule="auto"/>
      </w:pPr>
    </w:p>
    <w:p w14:paraId="0B896B22" w14:textId="0DD78E1B" w:rsidR="00B36632" w:rsidRDefault="000E023C" w:rsidP="00117225">
      <w:pPr>
        <w:widowControl w:val="0"/>
        <w:autoSpaceDE w:val="0"/>
        <w:autoSpaceDN w:val="0"/>
        <w:adjustRightInd w:val="0"/>
        <w:spacing w:after="0" w:line="360" w:lineRule="auto"/>
      </w:pPr>
      <w:r w:rsidRPr="0079386A">
        <w:rPr>
          <w:b/>
        </w:rPr>
        <w:t>Exposure</w:t>
      </w:r>
      <w:r w:rsidR="0079386A">
        <w:rPr>
          <w:b/>
        </w:rPr>
        <w:t xml:space="preserve">: </w:t>
      </w:r>
      <w:r>
        <w:t>Exposure assessment has been described in previous publications.</w:t>
      </w:r>
      <w:r w:rsidR="0079386A">
        <w:fldChar w:fldCharType="begin" w:fldLock="1"/>
      </w:r>
      <w:r w:rsidR="00BF0568">
        <w:instrText>ADDIN CSL_CITATION {"citationItems":[{"id":"ITEM-1","itemData":{"ISBN":"0271-3586 (Print)","PMID":"7832210","abstract":"A retrospective exposure assessment study in the automotive parts industry conducted in conjunction with a cancer mortality and respiratory morbidity study [Kennedy et al. (1989): Am J Ind Med 15:627-641; Eisen et al. (1992): Am J Ind Med 22:809-824; Tolbert et al. (1992): Scand J Work Environ Health 18:351-360] describes exposure to different types of machining fluids and selected components that may contribute to the conditions investigated. A dataset of 394 industrial hygiene measurements made between 1958 and 1987 was used to estimate past machining fluid levels using a linear statistical model. The effects of different plants, machining fluid types, machining operations, and time periods were examined in the model. Separate analyses examined the effects of different sampling and analysis methods and other measurement variables. Machining fluid levels prior to 1970 were generally two to five times higher than subsequent measurements. The arithmetic mean exposure of all measurements taken before 1970 was 5.42 mg/m3. Arithmetic means for different subgroups ranged from 0.59 to 20.28 mg/m3, depending upon plant, machining fluid, and operation. The arithmetic mean exposure after 1980 was 1.82 mg/m3 with subgroups ranging from 0.45 to 2.79 mg/m3. Changes in exposure levels generally corresponded with reported changes in plant environments such as installation of enclosures and local exhaust ventilation on machines.","author":[{"dropping-particle":"","family":"Hallock","given":"M F","non-dropping-particle":"","parse-names":false,"suffix":""},{"dropping-particle":"","family":"Smith","given":"T J","non-dropping-particle":"","parse-names":false,"suffix":""},{"dropping-particle":"","family":"Woskie","given":"S R","non-dropping-particle":"","parse-names":false,"suffix":""},{"dropping-particle":"","family":"Hammond","given":"S K","non-dropping-particle":"","parse-names":false,"suffix":""}],"container-title":"Am J Ind Med","id":"ITEM-1","issue":"5","issued":{"date-parts":[["1994"]]},"language":"eng","note":"Historical Article\nJournal Article\nResearch Support, Non-U.S. Gov't\nUnited states","page":"621-634","title":"Estimation of historical exposures to machining fluids in the automotive industry","type":"article-journal","volume":"26"},"uris":["http://www.mendeley.com/documents/?uuid=16e9fc09-fbf4-4cf0-84e5-61420c92e032"]},{"id":"ITEM-2","itemData":{"DOI":"10.1080/15428119491019221","ISSN":"00028894","abstract":"The current metal-working fluid exposures at three locations that manufacture automotive parts were assessed in conjunction with epidemiological studies of the mortality and respiratory morbidity experiences of workers at these plants. A rationale is presented for selecting and characterizing epidemiologic exposure groups in this environment. More than 475 full-shift personal aerosol samples were taken using a two-stage personal cascade impactor with median size cutoffs of 9.8 μm and 3.5 μm plus a backup filter. For a sample of 403 workers exposed to aerosols of machining or grinding fluids, the mean total exposure was 706 μg/m 3  (standard error (SE) = 21 μg/m 3 ). Among 72 assemblers unexposed to machining fluids, the mean total exposure was 187 ± 10 (SE) μg/m 3 . An analysis of variance model identified factors significantly associated with exposure level and permitted estimates of exposure for workers in the unsampled machine type/metal-working fluid groups. Comparison of the results obtained from personal impactor samples with predictions from an aerosol-deposition model for the human respiratory tract showed high correlation. However, the amount collected on the impactor stage underestimates extrathoracic deposition and overestimates tracheobronchial and alveolar deposition, as calculated by the deposition model. When both the impactor concentration and the deposition-model concentration were used to estimate cumulative thoracic concentrations for the worklives of a subset of auto workers, there was no significant difference in the rank order of the subjects' cumulative concentration. However, the cumulative impactor concentration values were significantly higher than the cumulative deposition-model concentration values for the subjects. © 1994, Taylor  &amp;  Francis Group, LLC. All rights reserved.","author":[{"dropping-particle":"","family":"Woskie","given":"S.R.","non-dropping-particle":"","parse-names":false,"suffix":""},{"dropping-particle":"","family":"Eisen","given":"E.A.","non-dropping-particle":"","parse-names":false,"suffix":""},{"dropping-particle":"","family":"Kriebel","given":"D.","non-dropping-particle":"","parse-names":false,"suffix":""},{"dropping-particle":"","family":"Smith","given":"T.J.","non-dropping-particle":"","parse-names":false,"suffix":""},{"dropping-particle":"","family":"Hallocka","given":"M.F.","non-dropping-particle":"","parse-names":false,"suffix":""},{"dropping-particle":"","family":"Hammond","given":"S.K.","non-dropping-particle":"","parse-names":false,"suffix":""},{"dropping-particle":"","family":"Rosenthal","given":"F.","non-dropping-particle":"","parse-names":false,"suffix":""},{"dropping-particle":"","family":"Greaves","given":"I.A.","non-dropping-particle":"","parse-names":false,"suffix":""}],"container-title":"American Industrial Hygiene Association Journal","id":"ITEM-2","issue":"1","issued":{"date-parts":[["1994"]]},"title":"Size-selective pulmonary dose indices for metal-working fluid aerosols in machining and grinding operations in the automobile manufacturing industry","type":"article-journal","volume":"55"},"uris":["http://www.mendeley.com/documents/?uuid=569895d9-3e01-3ab5-9d5b-710fcd96435a"]},{"id":"ITEM-3","itemData":{"DOI":"YWE2AQV7APXGXTLX [pii]","ISBN":"1047-322X (Print)","PMID":"14555438","abstract":"Since 1985, a number of North American researchers have evaluated the association between worker exposure to metalworking fluids (MWFs) and cancer mortality or respiratory morbidity. The studies have used different methods to measure the MWF aerosol concentration and to evaluate the exposures to the specific components of the MWF aerosol (bacteria, endotoxin, elements, metals, ethanolamines, polyaromatic hydrocarbons). This diversity of approaches makes comparison of study results difficult and has impeded the development of an occupational exposure limit (OEL) for metalworking fluids. This article summarizes the exposures measured in these North American epidemiologic studies by estimating their thoracic and inhalable MWF particulate levels. In addition, issues that must be resolved before a universal sampling and analysis method for MWF can be recommended are reviewed, including: the use of gravimetric versus extractable analysis; whether the analytical limit of detection can support a lower occupational exposure limit; if the volatile components of mineral oils should also be collected; and whether there are components of specific concern in MWFs that should be regulated separately. Finally, recommendations for future directions in MWF exposure assessment and control are suggested.","author":[{"dropping-particle":"","family":"Woskie","given":"S R","non-dropping-particle":"","parse-names":false,"suffix":""},{"dropping-particle":"","family":"Virji","given":"M A","non-dropping-particle":"","parse-names":false,"suffix":""},{"dropping-particle":"","family":"Hallock","given":"M","non-dropping-particle":"","parse-names":false,"suffix":""},{"dropping-particle":"","family":"Smith","given":"T J","non-dropping-particle":"","parse-names":false,"suffix":""},{"dropping-particle":"","family":"Hammond","given":"S K","non-dropping-particle":"","parse-names":false,"suffix":""}],"container-title":"Appl Occup Environ Hyg","edition":"2003/10/14","id":"ITEM-3","issue":"11","issued":{"date-parts":[["2003"]]},"language":"eng","note":"Woskie, Susan R\nVirji, M Abbas\nHallock, Marilyn\nSmith, Thomas J\nHammond, S Katharine\nEngland\nApplied occupational and environmental hygiene\nAppl Occup Environ Hyg. 2003 Nov;18(11):855-64.","page":"855-864","title":"Summary of the findings from the exposure assessments for metalworking fluid mortality and morbidity studies","type":"article-journal","volume":"18"},"uris":["http://www.mendeley.com/documents/?uuid=4daf9992-a03b-47f3-b0bf-dbb769ab94e6"]}],"mendeley":{"formattedCitation":"&lt;sup&gt;23,25,26&lt;/sup&gt;","plainTextFormattedCitation":"23,25,26","previouslyFormattedCitation":"&lt;sup&gt;23,25,26&lt;/sup&gt;"},"properties":{"noteIndex":0},"schema":"https://github.com/citation-style-language/schema/raw/master/csl-citation.json"}</w:instrText>
      </w:r>
      <w:r w:rsidR="0079386A">
        <w:fldChar w:fldCharType="separate"/>
      </w:r>
      <w:r w:rsidR="00BF0568" w:rsidRPr="00BF0568">
        <w:rPr>
          <w:noProof/>
          <w:vertAlign w:val="superscript"/>
        </w:rPr>
        <w:t>23,25,26</w:t>
      </w:r>
      <w:r w:rsidR="0079386A">
        <w:fldChar w:fldCharType="end"/>
      </w:r>
      <w:r>
        <w:t xml:space="preserve"> Quantitative exposure </w:t>
      </w:r>
      <w:r w:rsidR="00D31B4F">
        <w:t xml:space="preserve">to </w:t>
      </w:r>
      <w:r w:rsidR="004803F2">
        <w:t xml:space="preserve">MWF </w:t>
      </w:r>
      <w:r>
        <w:t xml:space="preserve">was based on several hundred personal and area </w:t>
      </w:r>
      <w:r w:rsidR="00E84C25">
        <w:t xml:space="preserve">size-selective </w:t>
      </w:r>
      <w:r>
        <w:t xml:space="preserve">samples for particulate </w:t>
      </w:r>
      <w:r>
        <w:lastRenderedPageBreak/>
        <w:t>matter (mg/m</w:t>
      </w:r>
      <w:r w:rsidRPr="00D31B4F">
        <w:rPr>
          <w:vertAlign w:val="superscript"/>
        </w:rPr>
        <w:t>3</w:t>
      </w:r>
      <w:r>
        <w:t xml:space="preserve">) </w:t>
      </w:r>
      <w:r w:rsidR="00D31B4F">
        <w:t>collected</w:t>
      </w:r>
      <w:r>
        <w:t xml:space="preserve"> </w:t>
      </w:r>
      <w:r w:rsidR="00D31B4F">
        <w:t xml:space="preserve">across </w:t>
      </w:r>
      <w:r>
        <w:t>job</w:t>
      </w:r>
      <w:r w:rsidR="00D31B4F">
        <w:t>s and departments by the research team</w:t>
      </w:r>
      <w:r w:rsidR="004750A3">
        <w:t>,</w:t>
      </w:r>
      <w:r w:rsidR="00D31B4F">
        <w:t xml:space="preserve"> in combination with historical industrial hygiene records</w:t>
      </w:r>
      <w:r>
        <w:t xml:space="preserve">. Scale factors were applied to estimate </w:t>
      </w:r>
      <w:r w:rsidR="00D31B4F">
        <w:t xml:space="preserve">historical </w:t>
      </w:r>
      <w:r>
        <w:t xml:space="preserve">levels of exposure relative to baseline measurements made by </w:t>
      </w:r>
      <w:r w:rsidR="00D31B4F">
        <w:t xml:space="preserve">the research </w:t>
      </w:r>
      <w:r>
        <w:t>industrial hygienists (</w:t>
      </w:r>
      <w:r w:rsidR="00D31B4F">
        <w:t xml:space="preserve">mid </w:t>
      </w:r>
      <w:r>
        <w:t>19</w:t>
      </w:r>
      <w:r w:rsidR="00D31B4F">
        <w:t>80s</w:t>
      </w:r>
      <w:r>
        <w:t>).</w:t>
      </w:r>
      <w:r w:rsidR="00D31B4F">
        <w:fldChar w:fldCharType="begin" w:fldLock="1"/>
      </w:r>
      <w:r w:rsidR="000D6DF9">
        <w:instrText>ADDIN CSL_CITATION {"citationItems":[{"id":"ITEM-1","itemData":{"ISBN":"0271-3586 (Print)","PMID":"7832210","abstract":"A retrospective exposure assessment study in the automotive parts industry conducted in conjunction with a cancer mortality and respiratory morbidity study [Kennedy et al. (1989): Am J Ind Med 15:627-641; Eisen et al. (1992): Am J Ind Med 22:809-824; Tolbert et al. (1992): Scand J Work Environ Health 18:351-360] describes exposure to different types of machining fluids and selected components that may contribute to the conditions investigated. A dataset of 394 industrial hygiene measurements made between 1958 and 1987 was used to estimate past machining fluid levels using a linear statistical model. The effects of different plants, machining fluid types, machining operations, and time periods were examined in the model. Separate analyses examined the effects of different sampling and analysis methods and other measurement variables. Machining fluid levels prior to 1970 were generally two to five times higher than subsequent measurements. The arithmetic mean exposure of all measurements taken before 1970 was 5.42 mg/m3. Arithmetic means for different subgroups ranged from 0.59 to 20.28 mg/m3, depending upon plant, machining fluid, and operation. The arithmetic mean exposure after 1980 was 1.82 mg/m3 with subgroups ranging from 0.45 to 2.79 mg/m3. Changes in exposure levels generally corresponded with reported changes in plant environments such as installation of enclosures and local exhaust ventilation on machines.","author":[{"dropping-particle":"","family":"Hallock","given":"M F","non-dropping-particle":"","parse-names":false,"suffix":""},{"dropping-particle":"","family":"Smith","given":"T J","non-dropping-particle":"","parse-names":false,"suffix":""},{"dropping-particle":"","family":"Woskie","given":"S R","non-dropping-particle":"","parse-names":false,"suffix":""},{"dropping-particle":"","family":"Hammond","given":"S K","non-dropping-particle":"","parse-names":false,"suffix":""}],"container-title":"Am J Ind Med","id":"ITEM-1","issue":"5","issued":{"date-parts":[["1994"]]},"language":"eng","note":"Historical Article\nJournal Article\nResearch Support, Non-U.S. Gov't\nUnited states","page":"621-634","title":"Estimation of historical exposures to machining fluids in the automotive industry","type":"article-journal","volume":"26"},"uris":["http://www.mendeley.com/documents/?uuid=16e9fc09-fbf4-4cf0-84e5-61420c92e032"]}],"mendeley":{"formattedCitation":"&lt;sup&gt;23&lt;/sup&gt;","plainTextFormattedCitation":"23","previouslyFormattedCitation":"&lt;sup&gt;23&lt;/sup&gt;"},"properties":{"noteIndex":0},"schema":"https://github.com/citation-style-language/schema/raw/master/csl-citation.json"}</w:instrText>
      </w:r>
      <w:r w:rsidR="00D31B4F">
        <w:fldChar w:fldCharType="separate"/>
      </w:r>
      <w:r w:rsidR="00007FB0" w:rsidRPr="00007FB0">
        <w:rPr>
          <w:noProof/>
          <w:vertAlign w:val="superscript"/>
        </w:rPr>
        <w:t>23</w:t>
      </w:r>
      <w:r w:rsidR="00D31B4F">
        <w:fldChar w:fldCharType="end"/>
      </w:r>
      <w:r>
        <w:t xml:space="preserve"> These scale factors reflect </w:t>
      </w:r>
      <w:r w:rsidR="00D31B4F">
        <w:t xml:space="preserve">the dramatic decreases </w:t>
      </w:r>
      <w:r>
        <w:t xml:space="preserve">in exposure </w:t>
      </w:r>
      <w:r w:rsidR="00D31B4F">
        <w:t xml:space="preserve">concentrations </w:t>
      </w:r>
      <w:r>
        <w:t xml:space="preserve">over </w:t>
      </w:r>
      <w:r w:rsidR="00D31B4F">
        <w:t>the second half of the 20</w:t>
      </w:r>
      <w:r w:rsidR="00D31B4F" w:rsidRPr="00D31B4F">
        <w:rPr>
          <w:vertAlign w:val="superscript"/>
        </w:rPr>
        <w:t>th</w:t>
      </w:r>
      <w:r w:rsidR="00D31B4F">
        <w:t xml:space="preserve"> century</w:t>
      </w:r>
      <w:r w:rsidR="00141DBE">
        <w:t xml:space="preserve">, particularly in the early 1970s with the passage of the Occupational Safety and </w:t>
      </w:r>
      <w:r w:rsidR="00190562">
        <w:t>H</w:t>
      </w:r>
      <w:r w:rsidR="00141DBE">
        <w:t>ealth Act (OSHA).</w:t>
      </w:r>
      <w:r w:rsidR="00D31B4F">
        <w:t xml:space="preserve"> </w:t>
      </w:r>
      <w:r w:rsidR="00D31B4F" w:rsidRPr="00D31B4F">
        <w:t xml:space="preserve"> </w:t>
      </w:r>
    </w:p>
    <w:p w14:paraId="2A8A674D" w14:textId="31DFB757" w:rsidR="000E023C" w:rsidRDefault="00D31B4F" w:rsidP="00ED4F40">
      <w:pPr>
        <w:widowControl w:val="0"/>
        <w:autoSpaceDE w:val="0"/>
        <w:autoSpaceDN w:val="0"/>
        <w:adjustRightInd w:val="0"/>
        <w:spacing w:after="0" w:line="360" w:lineRule="auto"/>
        <w:ind w:firstLine="720"/>
      </w:pPr>
      <w:r w:rsidRPr="00D31B4F">
        <w:t xml:space="preserve">MWF exposures were assigned to individuals according to job and department and calendar time, weighted by work time. </w:t>
      </w:r>
      <w:r w:rsidR="000E023C">
        <w:t xml:space="preserve"> </w:t>
      </w:r>
      <w:r w:rsidR="00141DBE">
        <w:t>Missing e</w:t>
      </w:r>
      <w:r w:rsidR="000E023C">
        <w:t>xposure data were interpolated</w:t>
      </w:r>
      <w:r w:rsidR="004750A3">
        <w:t xml:space="preserve"> for </w:t>
      </w:r>
      <w:r w:rsidR="000E023C">
        <w:t xml:space="preserve">those missing </w:t>
      </w:r>
      <w:r w:rsidR="004750A3">
        <w:t>less than</w:t>
      </w:r>
      <w:r w:rsidR="000E023C">
        <w:t xml:space="preserve"> half </w:t>
      </w:r>
      <w:r w:rsidR="004750A3">
        <w:t>of their work history</w:t>
      </w:r>
      <w:r w:rsidR="000E023C">
        <w:t xml:space="preserve">. The exposure-response models considered exposure to straight, soluble, and synthetic metalworking fluids as </w:t>
      </w:r>
      <w:r w:rsidR="00141DBE">
        <w:t xml:space="preserve">measured as cumulative exposure </w:t>
      </w:r>
      <w:r w:rsidR="004750A3">
        <w:t>to total PM (TPM)</w:t>
      </w:r>
      <w:r w:rsidR="000E023C">
        <w:t>.</w:t>
      </w:r>
      <w:r w:rsidR="00395302">
        <w:t xml:space="preserve"> </w:t>
      </w:r>
      <w:r w:rsidR="00F5602E">
        <w:t xml:space="preserve"> The work history records were initially collected in 1985 and extended up to 1995.  </w:t>
      </w:r>
      <w:r w:rsidR="004750A3">
        <w:t>E</w:t>
      </w:r>
      <w:r w:rsidR="00F5602E">
        <w:t xml:space="preserve">xposure-response models </w:t>
      </w:r>
      <w:r w:rsidR="00591E0A">
        <w:t xml:space="preserve">for this analysis </w:t>
      </w:r>
      <w:r w:rsidR="00F5602E">
        <w:t xml:space="preserve">are based on cumulative </w:t>
      </w:r>
      <w:r w:rsidR="004750A3">
        <w:t>MWF e</w:t>
      </w:r>
      <w:r w:rsidR="00F5602E">
        <w:t>xposure</w:t>
      </w:r>
      <w:r w:rsidR="004750A3">
        <w:t xml:space="preserve"> (</w:t>
      </w:r>
      <w:r w:rsidR="004750A3" w:rsidRPr="004750A3">
        <w:t>mg/m</w:t>
      </w:r>
      <w:r w:rsidR="004750A3" w:rsidRPr="00190562">
        <w:rPr>
          <w:vertAlign w:val="superscript"/>
        </w:rPr>
        <w:t>3</w:t>
      </w:r>
      <w:r w:rsidR="00190562">
        <w:rPr>
          <w:rFonts w:ascii="Cambria Math" w:hAnsi="Cambria Math" w:cs="Cambria Math"/>
        </w:rPr>
        <w:t>-</w:t>
      </w:r>
      <w:r w:rsidR="004750A3" w:rsidRPr="004750A3">
        <w:t>years</w:t>
      </w:r>
      <w:r w:rsidR="004750A3">
        <w:t>)</w:t>
      </w:r>
      <w:r w:rsidR="00F5602E">
        <w:t xml:space="preserve"> lagged by 21 years; lagging account</w:t>
      </w:r>
      <w:r w:rsidR="00190562">
        <w:t>s</w:t>
      </w:r>
      <w:r w:rsidR="00F5602E">
        <w:t xml:space="preserve"> for disease latency</w:t>
      </w:r>
      <w:r w:rsidR="00190562">
        <w:t xml:space="preserve"> and is necessitated by the available data</w:t>
      </w:r>
      <w:r w:rsidR="00F5602E">
        <w:t xml:space="preserve">. </w:t>
      </w:r>
    </w:p>
    <w:p w14:paraId="1AA9ABF9" w14:textId="77777777" w:rsidR="00117225" w:rsidRDefault="00117225" w:rsidP="00117225">
      <w:pPr>
        <w:widowControl w:val="0"/>
        <w:autoSpaceDE w:val="0"/>
        <w:autoSpaceDN w:val="0"/>
        <w:adjustRightInd w:val="0"/>
        <w:spacing w:after="0" w:line="360" w:lineRule="auto"/>
      </w:pPr>
    </w:p>
    <w:p w14:paraId="7A372F5E" w14:textId="54A0C472" w:rsidR="00D4697E" w:rsidRDefault="00D4697E" w:rsidP="00117225">
      <w:pPr>
        <w:widowControl w:val="0"/>
        <w:autoSpaceDE w:val="0"/>
        <w:autoSpaceDN w:val="0"/>
        <w:adjustRightInd w:val="0"/>
        <w:spacing w:after="0" w:line="360" w:lineRule="auto"/>
      </w:pPr>
      <w:r w:rsidRPr="00D4697E">
        <w:rPr>
          <w:b/>
        </w:rPr>
        <w:t>Outcome:</w:t>
      </w:r>
      <w:r w:rsidRPr="00D4697E">
        <w:t xml:space="preserve"> </w:t>
      </w:r>
      <w:r>
        <w:t xml:space="preserve">Data on vital status and cause of death were obtained through the Social Security Administration, the National Death Index, plant records, death certificates, and state mortality files (ref Eisen 1992). </w:t>
      </w:r>
      <w:r w:rsidRPr="0034480E">
        <w:t xml:space="preserve">Causes of death were selected for exposure-outcome modeling based on the </w:t>
      </w:r>
      <w:r>
        <w:t>previous report on cancer mortality in this cohort (2001)</w:t>
      </w:r>
      <w:r w:rsidRPr="0034480E">
        <w:t xml:space="preserve">.  </w:t>
      </w:r>
      <w:r w:rsidR="004C44A9">
        <w:t xml:space="preserve">(See Appendix 1 for ICD codes.) </w:t>
      </w:r>
      <w:r w:rsidRPr="00ED4F40">
        <w:rPr>
          <w:highlight w:val="yellow"/>
        </w:rPr>
        <w:t xml:space="preserve"> </w:t>
      </w:r>
    </w:p>
    <w:p w14:paraId="32212707" w14:textId="77777777" w:rsidR="00117225" w:rsidRDefault="00117225" w:rsidP="00117225">
      <w:pPr>
        <w:widowControl w:val="0"/>
        <w:autoSpaceDE w:val="0"/>
        <w:autoSpaceDN w:val="0"/>
        <w:adjustRightInd w:val="0"/>
        <w:spacing w:after="0" w:line="360" w:lineRule="auto"/>
      </w:pPr>
    </w:p>
    <w:p w14:paraId="3CE31760" w14:textId="1968DF10" w:rsidR="000E023C" w:rsidRDefault="000E023C" w:rsidP="00117225">
      <w:pPr>
        <w:widowControl w:val="0"/>
        <w:autoSpaceDE w:val="0"/>
        <w:autoSpaceDN w:val="0"/>
        <w:adjustRightInd w:val="0"/>
        <w:spacing w:after="0" w:line="360" w:lineRule="auto"/>
      </w:pPr>
      <w:r w:rsidRPr="0034480E">
        <w:rPr>
          <w:b/>
          <w:u w:val="single"/>
        </w:rPr>
        <w:t>Analytic methods</w:t>
      </w:r>
      <w:r w:rsidR="0079386A">
        <w:rPr>
          <w:b/>
        </w:rPr>
        <w:t xml:space="preserve">: </w:t>
      </w:r>
      <w:r>
        <w:t xml:space="preserve">Person-years were accumulated from </w:t>
      </w:r>
      <w:r w:rsidR="00F241F6">
        <w:t>three</w:t>
      </w:r>
      <w:r>
        <w:t xml:space="preserve"> years after hire until death, end of follow-up, or the maximum observed age at death. Causes and dates of death were obtained </w:t>
      </w:r>
      <w:r w:rsidR="00F241F6">
        <w:t>from</w:t>
      </w:r>
      <w:r>
        <w:t xml:space="preserve"> </w:t>
      </w:r>
      <w:r w:rsidR="00141DBE" w:rsidRPr="00141DBE">
        <w:t xml:space="preserve">company records, </w:t>
      </w:r>
      <w:r>
        <w:t xml:space="preserve">the Social Security Administration, </w:t>
      </w:r>
      <w:r w:rsidR="00141DBE" w:rsidRPr="00141DBE">
        <w:t>state mortality files</w:t>
      </w:r>
      <w:r w:rsidR="00141DBE">
        <w:t>,</w:t>
      </w:r>
      <w:r w:rsidR="00141DBE" w:rsidRPr="00141DBE">
        <w:t xml:space="preserve"> </w:t>
      </w:r>
      <w:r w:rsidR="00141DBE">
        <w:t xml:space="preserve">and the </w:t>
      </w:r>
      <w:r>
        <w:t xml:space="preserve">National Death Index. </w:t>
      </w:r>
      <w:r w:rsidR="00141DBE">
        <w:t xml:space="preserve"> U</w:t>
      </w:r>
      <w:r>
        <w:t xml:space="preserve">nderlying causes of death </w:t>
      </w:r>
      <w:r w:rsidR="00141DBE">
        <w:t xml:space="preserve">were coded </w:t>
      </w:r>
      <w:r>
        <w:t>conforming to the International Classification of Diseases, revisions 9 and 10 (ICD-9 and ICD-10, respectively). Where possible, these ICD codes were mapped to cause of death descriptions according to the keys used in the Lifetable Analysis System (LTAS).</w:t>
      </w:r>
      <w:r w:rsidR="00395302">
        <w:fldChar w:fldCharType="begin" w:fldLock="1"/>
      </w:r>
      <w:r w:rsidR="00BF0568">
        <w:instrText>ADDIN CSL_CITATION {"citationItems":[{"id":"ITEM-1","itemData":{"author":[{"dropping-particle":"","family":"NIOSH","given":"","non-dropping-particle":"","parse-names":false,"suffix":""}],"id":"ITEM-1","issued":{"date-parts":[["2014"]]},"title":"Lifetable Analysis System (LTAS) Manual 3.0.0","type":"article"},"uris":["http://www.mendeley.com/documents/?uuid=fc637630-45d3-4875-b317-bdc1801392df"]},{"id":"ITEM-2","itemData":{"DOI":"10.1002/ajim.20999","ISSN":"02713586","abstract":"Person-years analysis is a fundamental tool of occupational epidemiology. A life table analysis system (LTAS), previously developed by the National Institute for Occupational Safety and Health, was limited by its platform and analysis and reporting capabilities. We describe the updating of LTAS for the Windows operating system (LTAS.NET) with improved properties. Software Development Process: A group of epidemiologists, programmers, and statisticians developed software, platform, and computing requirements. Statistical methods include the use of (indirectly) standardized mortality ratios, (directly) standardized rate ratios, confidence intervals, and P values based on the normal approximation and exact Poisson methods, and a trend estimator for linear exposure-response associations. Software Features: We show examples using LTAS.NET to stratify and analyze multiple fixed and time-dependent variables. Data import, stratification, and reporting options are highly flexible. Users may export stratified data for Poisson regression modeling. Conclusions: LTAS.NET incorporates improvements that will facilitate more complex person-years analysis of occupational cohort data. © 2011 Wiley Periodicals, Inc.","author":[{"dropping-particle":"","family":"Schubauer-Berigan","given":"Mary K.","non-dropping-particle":"","parse-names":false,"suffix":""},{"dropping-particle":"","family":"Hein","given":"Misty J.","non-dropping-particle":"","parse-names":false,"suffix":""},{"dropping-particle":"","family":"Raudabaugh","given":"William M.","non-dropping-particle":"","parse-names":false,"suffix":""},{"dropping-particle":"","family":"Ruder","given":"Avima M.","non-dropping-particle":"","parse-names":false,"suffix":""},{"dropping-particle":"","family":"Silver","given":"Sharon R.","non-dropping-particle":"","parse-names":false,"suffix":""},{"dropping-particle":"","family":"Spaeth","given":"Steven","non-dropping-particle":"","parse-names":false,"suffix":""},{"dropping-particle":"","family":"Steenland","given":"Kyle","non-dropping-particle":"","parse-names":false,"suffix":""},{"dropping-particle":"","family":"Petersen","given":"Martin R.","non-dropping-particle":"","parse-names":false,"suffix":""},{"dropping-particle":"","family":"Waters","given":"Kathleen M.","non-dropping-particle":"","parse-names":false,"suffix":""}],"container-title":"American Journal of Industrial Medicine","id":"ITEM-2","issue":"12","issued":{"date-parts":[["2011"]]},"page":"915-924","title":"Update of the NIOSH life table analysis system: A person-years analysis program for the windows computing environment","type":"article-journal","volume":"54"},"uris":["http://www.mendeley.com/documents/?uuid=5eac5ead-f4d3-4b2c-b48a-aa4f2fa8bf59"]},{"id":"ITEM-3","itemData":{"author":[{"dropping-particle":"","family":"Waxweiler","given":"RJ","non-dropping-particle":"","parse-names":false,"suffix":""},{"dropping-particle":"","family":"Beaumont","given":"JJ","non-dropping-particle":"","parse-names":false,"suffix":""},{"dropping-particle":"","family":"Henry","given":"JA","non-dropping-particle":"","parse-names":false,"suffix":""},{"dropping-particle":"","family":"Brown","given":"DP","non-dropping-particle":"","parse-names":false,"suffix":""},{"dropping-particle":"","family":"Robinson","given":"CF","non-dropping-particle":"","parse-names":false,"suffix":""},{"dropping-particle":"","family":"Ness","given":"GO","non-dropping-particle":"","parse-names":false,"suffix":""},{"dropping-particle":"","family":"Wagoner","given":"JK","non-dropping-particle":"","parse-names":false,"suffix":""},{"dropping-particle":"","family":"Lemen","given":"RA","non-dropping-particle":"","parse-names":false,"suffix":""}],"container-title":"JOM","id":"ITEM-3","issue":"2","issued":{"date-parts":[["1983"]]},"page":"115-24","title":"A modified life-table analysis system for cohort studies","type":"article-journal","volume":"25"},"uris":["http://www.mendeley.com/documents/?uuid=020dc995-3bf0-401d-a8c7-6e43effe0e31"]}],"mendeley":{"formattedCitation":"&lt;sup&gt;27–29&lt;/sup&gt;","plainTextFormattedCitation":"27–29","previouslyFormattedCitation":"&lt;sup&gt;27–29&lt;/sup&gt;"},"properties":{"noteIndex":0},"schema":"https://github.com/citation-style-language/schema/raw/master/csl-citation.json"}</w:instrText>
      </w:r>
      <w:r w:rsidR="00395302">
        <w:fldChar w:fldCharType="separate"/>
      </w:r>
      <w:r w:rsidR="00BF0568" w:rsidRPr="00BF0568">
        <w:rPr>
          <w:noProof/>
          <w:vertAlign w:val="superscript"/>
        </w:rPr>
        <w:t>27–29</w:t>
      </w:r>
      <w:r w:rsidR="00395302">
        <w:fldChar w:fldCharType="end"/>
      </w:r>
    </w:p>
    <w:p w14:paraId="6F04A3ED" w14:textId="77777777" w:rsidR="000E023C" w:rsidRDefault="000E023C" w:rsidP="00117225">
      <w:pPr>
        <w:widowControl w:val="0"/>
        <w:autoSpaceDE w:val="0"/>
        <w:autoSpaceDN w:val="0"/>
        <w:adjustRightInd w:val="0"/>
        <w:spacing w:after="0" w:line="360" w:lineRule="auto"/>
      </w:pPr>
      <w:r>
        <w:t xml:space="preserve">Standardized mortality ratios were computed for </w:t>
      </w:r>
      <w:r w:rsidR="00141DBE">
        <w:t xml:space="preserve">cancer </w:t>
      </w:r>
      <w:r>
        <w:t>outcomes</w:t>
      </w:r>
      <w:r w:rsidR="00141DBE">
        <w:t>, as well as several chronic diseases and external causes of death</w:t>
      </w:r>
      <w:r>
        <w:t>. Reference rates for deaths prior to 2010 were extracted from LTAS; reference rates for deaths in or after 2010 were obtained through the CDC Underlying Cause of Death database.</w:t>
      </w:r>
      <w:r w:rsidR="00395302">
        <w:fldChar w:fldCharType="begin" w:fldLock="1"/>
      </w:r>
      <w:r w:rsidR="00BF0568">
        <w:instrText>ADDIN CSL_CITATION {"citationItems":[{"id":"ITEM-1","itemData":{"URL":"https://wonder.cdc.gov/wonder/help/ucd.html","author":[{"dropping-particle":"","family":"CDC","given":"","non-dropping-particle":"","parse-names":false,"suffix":""}],"id":"ITEM-1","issued":{"date-parts":[["2014"]]},"title":"Underlying Cause of Death 1999-2017","type":"webpage"},"uris":["http://www.mendeley.com/documents/?uuid=3316c99f-2c47-4a8a-bf73-0f76a2009e59"]},{"id":"ITEM-2","itemData":{"DOI":"10.2105/AJPH.83.9.1289","ISSN":"00900036","abstract":"OBJECTIVES: CDC WONDER, a comprehensive on-line public health information system of the Centers for Disease Control and Prevention (CDC), was developed to place timely, action-oriented information in the hands of public health professionals.\\n\\nMETHODS: A unified system was developed de novo to be used for and to evolve along with public health. All data are stored and updated on the CDC mainframe.\\n\\nRESULTS: CDC WONDER provides menu-driven access to 24 databases with information on mortality, hospital discharges, cancer incidence, notifiable diseases, acquired immunodeficiency syndrome, the Morbidity and Mortality Weekly Report, etc.; each database has on-line documentation. Results can be tabulated and graphed, and there is full-text searching of textual databases. Non-CDC staff have access via telephone connection. From August 1991 through June 1992, system databases were accessed 10,698 times, and there were 842 users (mean of 97 new users per month).\\n\\nCONCLUSIONS: CDC WONDER has shown that it is possible to build a large, on-line database of scientific data for public health professionals. CDC WONDER provides a common foundation from which to build information-based public health plans and policy and could help strengthen the public health system.","author":[{"dropping-particle":"","family":"Friede","given":"A.","non-dropping-particle":"","parse-names":false,"suffix":""},{"dropping-particle":"","family":"Reid","given":"J. A.","non-dropping-particle":"","parse-names":false,"suffix":""},{"dropping-particle":"","family":"Ory","given":"H. W.","non-dropping-particle":"","parse-names":false,"suffix":""}],"container-title":"American Journal of Public Health","id":"ITEM-2","issue":"9","issued":{"date-parts":[["1993"]]},"page":"1289-1294","title":"CDC WONDER: A comprehensive on-line public health information system of the Centers for Disease Control and Prevention","type":"article-journal","volume":"83"},"uris":["http://www.mendeley.com/documents/?uuid=a2ac320d-7f4b-4941-a7ff-7cfe554f5bf4"]}],"mendeley":{"formattedCitation":"&lt;sup&gt;30,31&lt;/sup&gt;","plainTextFormattedCitation":"30,31","previouslyFormattedCitation":"&lt;sup&gt;30,31&lt;/sup&gt;"},"properties":{"noteIndex":0},"schema":"https://github.com/citation-style-language/schema/raw/master/csl-citation.json"}</w:instrText>
      </w:r>
      <w:r w:rsidR="00395302">
        <w:fldChar w:fldCharType="separate"/>
      </w:r>
      <w:r w:rsidR="00BF0568" w:rsidRPr="00BF0568">
        <w:rPr>
          <w:noProof/>
          <w:vertAlign w:val="superscript"/>
        </w:rPr>
        <w:t>30,31</w:t>
      </w:r>
      <w:r w:rsidR="00395302">
        <w:fldChar w:fldCharType="end"/>
      </w:r>
    </w:p>
    <w:p w14:paraId="2011A413" w14:textId="2AE85559" w:rsidR="00194781" w:rsidRDefault="00F255A6" w:rsidP="00FE7812">
      <w:pPr>
        <w:widowControl w:val="0"/>
        <w:autoSpaceDE w:val="0"/>
        <w:autoSpaceDN w:val="0"/>
        <w:adjustRightInd w:val="0"/>
        <w:spacing w:after="0" w:line="360" w:lineRule="auto"/>
        <w:ind w:firstLine="720"/>
      </w:pPr>
      <w:r>
        <w:t>We e</w:t>
      </w:r>
      <w:r w:rsidR="000E023C">
        <w:t>stimate</w:t>
      </w:r>
      <w:r>
        <w:t>d</w:t>
      </w:r>
      <w:r w:rsidR="000E023C">
        <w:t xml:space="preserve"> </w:t>
      </w:r>
      <w:r w:rsidR="00AD71B8">
        <w:t>association</w:t>
      </w:r>
      <w:r w:rsidR="004750A3">
        <w:t>s</w:t>
      </w:r>
      <w:r w:rsidR="00AD71B8">
        <w:t xml:space="preserve"> between </w:t>
      </w:r>
      <w:r w:rsidR="000E023C">
        <w:t xml:space="preserve">cumulative exposure to straight, soluble, and synthetic </w:t>
      </w:r>
      <w:r w:rsidR="00141DBE">
        <w:t>MWF</w:t>
      </w:r>
      <w:r w:rsidR="000E023C">
        <w:t xml:space="preserve"> </w:t>
      </w:r>
      <w:r w:rsidR="00AD71B8">
        <w:t xml:space="preserve">and </w:t>
      </w:r>
      <w:r w:rsidR="000E023C">
        <w:t xml:space="preserve">each </w:t>
      </w:r>
      <w:r w:rsidR="00395302">
        <w:t xml:space="preserve">cancer </w:t>
      </w:r>
      <w:r w:rsidR="000E023C">
        <w:t xml:space="preserve">outcome </w:t>
      </w:r>
      <w:r>
        <w:t xml:space="preserve">as adjusted hazard ratios in Cox proportional hazards models with age as </w:t>
      </w:r>
      <w:r w:rsidR="00AD71B8">
        <w:t>t</w:t>
      </w:r>
      <w:r w:rsidR="000E023C">
        <w:t>he timescale</w:t>
      </w:r>
      <w:r>
        <w:t xml:space="preserve">. </w:t>
      </w:r>
      <w:r w:rsidR="000E023C">
        <w:t xml:space="preserve"> </w:t>
      </w:r>
      <w:r w:rsidR="00FC5BFE">
        <w:t>In addition to age, a</w:t>
      </w:r>
      <w:r w:rsidR="009C1CD2">
        <w:t xml:space="preserve">ll models included </w:t>
      </w:r>
      <w:r w:rsidR="00141DBE">
        <w:t xml:space="preserve">year </w:t>
      </w:r>
      <w:r w:rsidR="000E023C">
        <w:t>of hire, race, sex, and plant</w:t>
      </w:r>
      <w:r w:rsidR="009C1CD2">
        <w:t>,</w:t>
      </w:r>
      <w:r w:rsidR="00FC5BFE">
        <w:t xml:space="preserve"> as well as </w:t>
      </w:r>
      <w:r w:rsidR="00FC5BFE">
        <w:lastRenderedPageBreak/>
        <w:t xml:space="preserve">time-varying calendar year and the other MWF exposures </w:t>
      </w:r>
      <w:r w:rsidR="009C1CD2">
        <w:t>to adjust for potential confounding.</w:t>
      </w:r>
      <w:r w:rsidR="00475297">
        <w:t xml:space="preserve"> Cumulative exposure</w:t>
      </w:r>
      <w:r w:rsidR="0051299B">
        <w:t>s</w:t>
      </w:r>
      <w:r w:rsidR="00475297">
        <w:t xml:space="preserve"> to </w:t>
      </w:r>
      <w:r w:rsidR="0051299B">
        <w:t xml:space="preserve">the </w:t>
      </w:r>
      <w:r w:rsidR="000E023C">
        <w:t xml:space="preserve">three metalworking fluids </w:t>
      </w:r>
      <w:r w:rsidR="002A5290">
        <w:t>were categorized with a pre-determined reference group</w:t>
      </w:r>
      <w:r w:rsidR="00F70EA6" w:rsidRPr="00F70EA6">
        <w:t xml:space="preserve">. </w:t>
      </w:r>
      <w:r w:rsidR="002A5290" w:rsidRPr="00F70EA6">
        <w:t xml:space="preserve"> Zero exposure was the reference group for straight and synthetic fluid</w:t>
      </w:r>
      <w:r w:rsidR="00F70EA6" w:rsidRPr="00F70EA6">
        <w:t>. For soluble exposures,</w:t>
      </w:r>
      <w:r w:rsidR="002A5290" w:rsidRPr="00F70EA6">
        <w:t xml:space="preserve"> the upper bound of the reference group </w:t>
      </w:r>
      <w:r w:rsidR="004803F2">
        <w:t xml:space="preserve">was set to </w:t>
      </w:r>
      <w:r w:rsidR="004803F2" w:rsidRPr="004803F2">
        <w:t>0.05 mg/m3</w:t>
      </w:r>
      <w:r w:rsidR="004803F2">
        <w:t xml:space="preserve"> </w:t>
      </w:r>
      <w:r w:rsidR="002A5290" w:rsidRPr="00F70EA6">
        <w:t>to avoid extremely small numbers of cancer cases</w:t>
      </w:r>
      <w:r w:rsidR="00ED4F40" w:rsidRPr="00F70EA6">
        <w:t xml:space="preserve">. </w:t>
      </w:r>
      <w:r w:rsidR="0082353B" w:rsidRPr="00F70EA6">
        <w:t>Th</w:t>
      </w:r>
      <w:r w:rsidR="00F70EA6" w:rsidRPr="00F70EA6">
        <w:t>is</w:t>
      </w:r>
      <w:r w:rsidR="0082353B" w:rsidRPr="00F70EA6">
        <w:t xml:space="preserve"> cut-off is </w:t>
      </w:r>
      <w:r w:rsidR="00F70EA6" w:rsidRPr="00F70EA6">
        <w:t>approximately 1</w:t>
      </w:r>
      <w:r w:rsidR="0082353B" w:rsidRPr="00F70EA6">
        <w:t xml:space="preserve">% of </w:t>
      </w:r>
      <w:r w:rsidR="00F70EA6" w:rsidRPr="00F70EA6">
        <w:t xml:space="preserve">what </w:t>
      </w:r>
      <w:r w:rsidR="00ED4F40" w:rsidRPr="00F70EA6">
        <w:t xml:space="preserve">cumulative exposure </w:t>
      </w:r>
      <w:r w:rsidR="00F70EA6" w:rsidRPr="00F70EA6">
        <w:t xml:space="preserve">would be </w:t>
      </w:r>
      <w:r w:rsidR="00ED4F40" w:rsidRPr="00F70EA6">
        <w:t xml:space="preserve">after 10 years at the </w:t>
      </w:r>
      <w:r w:rsidR="0082353B" w:rsidRPr="00F70EA6">
        <w:t>NIOSH REL</w:t>
      </w:r>
      <w:r w:rsidR="00F70EA6">
        <w:t xml:space="preserve">. </w:t>
      </w:r>
      <w:r w:rsidR="006E2F71">
        <w:t>To maximize statistical efficiency, w</w:t>
      </w:r>
      <w:r w:rsidR="001B56C3">
        <w:t xml:space="preserve">e used the distribution of exposure </w:t>
      </w:r>
      <w:r w:rsidR="002A5290">
        <w:t>to each fluid type among the cases of each cancer</w:t>
      </w:r>
      <w:r w:rsidR="001B56C3">
        <w:t xml:space="preserve"> to determine the cut points for the expose</w:t>
      </w:r>
      <w:r w:rsidR="00F70EA6">
        <w:t>d</w:t>
      </w:r>
      <w:r w:rsidR="001B56C3">
        <w:t xml:space="preserve"> categories. </w:t>
      </w:r>
    </w:p>
    <w:p w14:paraId="19B3A177" w14:textId="77777777" w:rsidR="00526A20" w:rsidRDefault="00526A20" w:rsidP="00117225">
      <w:pPr>
        <w:spacing w:after="0" w:line="360" w:lineRule="auto"/>
        <w:rPr>
          <w:b/>
        </w:rPr>
      </w:pPr>
    </w:p>
    <w:p w14:paraId="513A1B18" w14:textId="3EC7FFF8" w:rsidR="00AF4BA2" w:rsidRDefault="00AF4BA2" w:rsidP="00117225">
      <w:pPr>
        <w:spacing w:after="0" w:line="360" w:lineRule="auto"/>
        <w:rPr>
          <w:b/>
        </w:rPr>
      </w:pPr>
      <w:r w:rsidRPr="0034480E">
        <w:rPr>
          <w:b/>
        </w:rPr>
        <w:t xml:space="preserve">Results </w:t>
      </w:r>
    </w:p>
    <w:p w14:paraId="3D2E5723" w14:textId="4AD20A75" w:rsidR="00C732C4" w:rsidRDefault="0034480E" w:rsidP="00117225">
      <w:pPr>
        <w:spacing w:after="0" w:line="360" w:lineRule="auto"/>
      </w:pPr>
      <w:r w:rsidRPr="0034480E">
        <w:t xml:space="preserve">A summary of the study population characteristics </w:t>
      </w:r>
      <w:r>
        <w:t xml:space="preserve">is </w:t>
      </w:r>
      <w:r w:rsidRPr="0034480E">
        <w:t xml:space="preserve">presented in Table 1. </w:t>
      </w:r>
      <w:r w:rsidR="00A90270">
        <w:t xml:space="preserve">Over half of this predominantly white and male cohort had died by the end of follow up. </w:t>
      </w:r>
      <w:r w:rsidR="00C732C4">
        <w:t>While at work</w:t>
      </w:r>
      <w:r w:rsidRPr="0034480E">
        <w:t>,</w:t>
      </w:r>
      <w:r w:rsidR="00A90270">
        <w:t xml:space="preserve"> approximately half of the workers had been exposed to straight fluids, a third to synthetics</w:t>
      </w:r>
      <w:r w:rsidR="00C732C4">
        <w:t>,</w:t>
      </w:r>
      <w:r w:rsidR="00A90270">
        <w:t xml:space="preserve"> and </w:t>
      </w:r>
      <w:r w:rsidR="00526A20">
        <w:t>a</w:t>
      </w:r>
      <w:r w:rsidR="00A90270">
        <w:t xml:space="preserve"> majority</w:t>
      </w:r>
      <w:del w:id="16" w:author="Kevin Chen" w:date="2019-12-19T15:28:00Z">
        <w:r w:rsidR="00A90270" w:rsidDel="008D73AF">
          <w:delText xml:space="preserve"> </w:delText>
        </w:r>
      </w:del>
      <w:r w:rsidR="00A90270">
        <w:t xml:space="preserve"> (82%) </w:t>
      </w:r>
      <w:r w:rsidR="000371A0">
        <w:t xml:space="preserve">were </w:t>
      </w:r>
      <w:r w:rsidRPr="0034480E">
        <w:t>expose</w:t>
      </w:r>
      <w:r w:rsidR="000371A0">
        <w:t>d</w:t>
      </w:r>
      <w:r w:rsidRPr="0034480E">
        <w:t xml:space="preserve"> to </w:t>
      </w:r>
      <w:r w:rsidR="00A90270">
        <w:t xml:space="preserve">soluble fluids. </w:t>
      </w:r>
      <w:r w:rsidR="00C732C4">
        <w:t xml:space="preserve">Although the only a quarter of the workforce was employed at plant 1, most of the </w:t>
      </w:r>
      <w:del w:id="17" w:author="Kevin Chen [2]" w:date="2019-12-23T21:42:00Z">
        <w:r w:rsidR="00C732C4" w:rsidRPr="0079386A" w:rsidDel="00D9152C">
          <w:delText>African American</w:delText>
        </w:r>
      </w:del>
      <w:ins w:id="18" w:author="Kevin Chen [2]" w:date="2019-12-23T21:42:00Z">
        <w:r w:rsidR="00D9152C">
          <w:t>Black</w:t>
        </w:r>
      </w:ins>
      <w:r w:rsidR="00C732C4" w:rsidRPr="0079386A">
        <w:t xml:space="preserve"> </w:t>
      </w:r>
      <w:r w:rsidR="00E263F1">
        <w:t xml:space="preserve">cohort members </w:t>
      </w:r>
      <w:r w:rsidR="00C732C4">
        <w:t xml:space="preserve">worked at </w:t>
      </w:r>
      <w:r w:rsidR="00E263F1">
        <w:t>this urban plant (data not shown)</w:t>
      </w:r>
      <w:r w:rsidR="00C732C4">
        <w:t>.</w:t>
      </w:r>
    </w:p>
    <w:p w14:paraId="35D1B760" w14:textId="77777777" w:rsidR="00117225" w:rsidRDefault="00117225" w:rsidP="00117225">
      <w:pPr>
        <w:spacing w:after="0" w:line="360" w:lineRule="auto"/>
      </w:pPr>
    </w:p>
    <w:p w14:paraId="4974B9A9" w14:textId="795D79EE" w:rsidR="0034480E" w:rsidRDefault="0034480E" w:rsidP="00117225">
      <w:pPr>
        <w:spacing w:after="0" w:line="360" w:lineRule="auto"/>
      </w:pPr>
      <w:r w:rsidRPr="0034480E">
        <w:rPr>
          <w:u w:val="single"/>
        </w:rPr>
        <w:t>Standardized mortality ratios</w:t>
      </w:r>
      <w:r w:rsidRPr="0034480E">
        <w:t xml:space="preserve">: </w:t>
      </w:r>
      <w:r w:rsidR="0082353B">
        <w:t xml:space="preserve">SMRs </w:t>
      </w:r>
      <w:r w:rsidRPr="0034480E">
        <w:t xml:space="preserve">are presented </w:t>
      </w:r>
      <w:r w:rsidR="00783ACB">
        <w:t xml:space="preserve">for specific cancers and other major causes of death </w:t>
      </w:r>
      <w:r w:rsidRPr="0034480E">
        <w:t xml:space="preserve">in Table 2. The SMR for all causes of death </w:t>
      </w:r>
      <w:r w:rsidR="00783ACB">
        <w:t>combined w</w:t>
      </w:r>
      <w:r w:rsidRPr="0034480E">
        <w:t xml:space="preserve">as lower than 1.0. This was driven by the low SMR </w:t>
      </w:r>
      <w:r w:rsidR="00783ACB">
        <w:t>f</w:t>
      </w:r>
      <w:r w:rsidRPr="0034480E">
        <w:t xml:space="preserve">or </w:t>
      </w:r>
      <w:r w:rsidR="00783ACB">
        <w:t xml:space="preserve">all heart disease </w:t>
      </w:r>
      <w:r w:rsidRPr="0034480E">
        <w:t>(SMR</w:t>
      </w:r>
      <w:r w:rsidR="00FC5BFE">
        <w:t xml:space="preserve"> = </w:t>
      </w:r>
      <w:r w:rsidRPr="0034480E">
        <w:t>0.</w:t>
      </w:r>
      <w:r w:rsidR="00783ACB">
        <w:t>75</w:t>
      </w:r>
      <w:r w:rsidRPr="0034480E">
        <w:t>)</w:t>
      </w:r>
      <w:r w:rsidR="00783ACB">
        <w:t xml:space="preserve"> as well as </w:t>
      </w:r>
      <w:r w:rsidRPr="0034480E">
        <w:t>nonmalignant respiratory disease</w:t>
      </w:r>
      <w:r w:rsidR="00783ACB">
        <w:t>s</w:t>
      </w:r>
      <w:r w:rsidRPr="0034480E">
        <w:t xml:space="preserve"> (SMR</w:t>
      </w:r>
      <w:r w:rsidR="00FC5BFE">
        <w:t xml:space="preserve"> = </w:t>
      </w:r>
      <w:r w:rsidRPr="0034480E">
        <w:t>0.84) and cerebrovascular disease (SMR</w:t>
      </w:r>
      <w:r w:rsidR="00FC5BFE">
        <w:t xml:space="preserve"> = </w:t>
      </w:r>
      <w:r w:rsidRPr="0034480E">
        <w:t xml:space="preserve">0.83). </w:t>
      </w:r>
      <w:r w:rsidR="00E263F1">
        <w:t xml:space="preserve"> The SMR for all cancers was also lower than 1.0.</w:t>
      </w:r>
      <w:r w:rsidR="00290727">
        <w:t xml:space="preserve"> Although </w:t>
      </w:r>
      <w:r w:rsidR="00FC5BFE">
        <w:t xml:space="preserve">the majority </w:t>
      </w:r>
      <w:r w:rsidR="00290727">
        <w:t>of the SMRs for specific cancers were below 1.0, the SMR was elevated for some digestive and respiratory cancers including esophageal</w:t>
      </w:r>
      <w:r w:rsidR="00FC5BFE">
        <w:t xml:space="preserve"> (SMR = 1.06)</w:t>
      </w:r>
      <w:r w:rsidR="00290727">
        <w:t>, stomach</w:t>
      </w:r>
      <w:r w:rsidR="00FC5BFE">
        <w:t xml:space="preserve"> (SMR = 1.10)</w:t>
      </w:r>
      <w:r w:rsidR="00290727">
        <w:t>, pancreatic</w:t>
      </w:r>
      <w:r w:rsidR="00FC5BFE">
        <w:t xml:space="preserve"> (SMR = 1.05)</w:t>
      </w:r>
      <w:r w:rsidR="00290727">
        <w:t>, laryngeal</w:t>
      </w:r>
      <w:r w:rsidR="00FC5BFE">
        <w:t xml:space="preserve"> (SMR = 1.17)</w:t>
      </w:r>
      <w:r w:rsidR="00290727">
        <w:t xml:space="preserve"> and lung</w:t>
      </w:r>
      <w:r w:rsidR="00FC5BFE">
        <w:t xml:space="preserve"> (SMR = 1.07)</w:t>
      </w:r>
      <w:r w:rsidR="00290727">
        <w:t xml:space="preserve"> cancers.</w:t>
      </w:r>
    </w:p>
    <w:p w14:paraId="69ECDC30" w14:textId="77777777" w:rsidR="00526A20" w:rsidRDefault="00526A20" w:rsidP="00117225">
      <w:pPr>
        <w:spacing w:after="0" w:line="360" w:lineRule="auto"/>
        <w:rPr>
          <w:u w:val="single"/>
        </w:rPr>
      </w:pPr>
    </w:p>
    <w:p w14:paraId="05CAA7B8" w14:textId="67DB6060" w:rsidR="00B50EAB" w:rsidRDefault="0034480E" w:rsidP="00117225">
      <w:pPr>
        <w:spacing w:after="0" w:line="360" w:lineRule="auto"/>
      </w:pPr>
      <w:r w:rsidRPr="0034480E">
        <w:rPr>
          <w:u w:val="single"/>
        </w:rPr>
        <w:t>Proportional hazards models</w:t>
      </w:r>
      <w:r>
        <w:rPr>
          <w:b/>
        </w:rPr>
        <w:t>:</w:t>
      </w:r>
      <w:r w:rsidR="00783ACB" w:rsidRPr="00783ACB">
        <w:t xml:space="preserve"> </w:t>
      </w:r>
      <w:r w:rsidR="00783ACB" w:rsidRPr="00D06769">
        <w:t xml:space="preserve">While our primary focus was on cancers of the digestive </w:t>
      </w:r>
      <w:r w:rsidR="009C1CD2">
        <w:t>and respiratory system</w:t>
      </w:r>
      <w:r w:rsidR="00783ACB" w:rsidRPr="00D06769">
        <w:t xml:space="preserve">: esophageal, stomach, rectal cancers, </w:t>
      </w:r>
      <w:r w:rsidR="009C1CD2">
        <w:t>lung and larynx, we al</w:t>
      </w:r>
      <w:r w:rsidR="00696435">
        <w:t xml:space="preserve">so present models for </w:t>
      </w:r>
      <w:r w:rsidR="009C1CD2">
        <w:t xml:space="preserve">pancreas, </w:t>
      </w:r>
      <w:r w:rsidR="00783ACB" w:rsidRPr="00D06769">
        <w:t xml:space="preserve"> </w:t>
      </w:r>
      <w:r w:rsidR="009C1CD2">
        <w:t>prostate</w:t>
      </w:r>
      <w:r w:rsidR="00B27EB7">
        <w:t>,</w:t>
      </w:r>
      <w:r w:rsidR="00D4697E">
        <w:t xml:space="preserve"> breast</w:t>
      </w:r>
      <w:r w:rsidR="009C1CD2">
        <w:t xml:space="preserve"> </w:t>
      </w:r>
      <w:r w:rsidR="00783ACB" w:rsidRPr="00D06769">
        <w:t xml:space="preserve">and skin </w:t>
      </w:r>
      <w:del w:id="19" w:author="Kevin Chen" w:date="2019-12-30T11:38:00Z">
        <w:r w:rsidR="00783ACB" w:rsidRPr="00D06769" w:rsidDel="0039602A">
          <w:delText>cancer</w:delText>
        </w:r>
        <w:r w:rsidR="009C1CD2" w:rsidDel="0039602A">
          <w:delText xml:space="preserve"> </w:delText>
        </w:r>
      </w:del>
      <w:ins w:id="20" w:author="Kevin Chen" w:date="2019-12-30T11:38:00Z">
        <w:r w:rsidR="0039602A">
          <w:t>can</w:t>
        </w:r>
        <w:r w:rsidR="00982FA2">
          <w:t>c</w:t>
        </w:r>
        <w:r w:rsidR="0039602A">
          <w:t>ers</w:t>
        </w:r>
        <w:r w:rsidR="0039602A">
          <w:t xml:space="preserve"> </w:t>
        </w:r>
      </w:ins>
      <w:r w:rsidR="00B27EB7">
        <w:t xml:space="preserve">as well as leukemia, </w:t>
      </w:r>
      <w:r w:rsidR="009C1CD2">
        <w:t>based on previously elevated SMR</w:t>
      </w:r>
      <w:r w:rsidR="00B27EB7">
        <w:t>s</w:t>
      </w:r>
      <w:r w:rsidR="00783ACB" w:rsidRPr="00783ACB">
        <w:rPr>
          <w:b/>
        </w:rPr>
        <w:t>.</w:t>
      </w:r>
      <w:r>
        <w:rPr>
          <w:b/>
        </w:rPr>
        <w:t xml:space="preserve"> </w:t>
      </w:r>
      <w:r w:rsidRPr="0034480E">
        <w:t>The adjusted hazard ratio</w:t>
      </w:r>
      <w:r w:rsidR="00696435">
        <w:t>s (HRs)</w:t>
      </w:r>
      <w:r w:rsidRPr="0034480E">
        <w:t xml:space="preserve"> for </w:t>
      </w:r>
      <w:r w:rsidR="00B27EB7">
        <w:t xml:space="preserve">these cancers and </w:t>
      </w:r>
      <w:r w:rsidRPr="0034480E">
        <w:t>cumulative exposure to straight, soluble, and synthetic MWFs are presented in</w:t>
      </w:r>
      <w:r w:rsidR="0082353B">
        <w:t xml:space="preserve"> Figures 1, 2, and 3, </w:t>
      </w:r>
      <w:r w:rsidRPr="0034480E">
        <w:t xml:space="preserve"> respectively</w:t>
      </w:r>
      <w:r w:rsidR="0015232D">
        <w:t>.</w:t>
      </w:r>
      <w:r w:rsidR="00526A20">
        <w:t xml:space="preserve"> </w:t>
      </w:r>
      <w:r w:rsidR="0015232D">
        <w:t xml:space="preserve">(See </w:t>
      </w:r>
      <w:r w:rsidR="00526A20">
        <w:t xml:space="preserve">Tables </w:t>
      </w:r>
      <w:r w:rsidR="00F70EA6">
        <w:t>A</w:t>
      </w:r>
      <w:ins w:id="21" w:author="Kevin Chen" w:date="2019-12-30T11:38:00Z">
        <w:r w:rsidR="00342B82">
          <w:t>2.</w:t>
        </w:r>
      </w:ins>
      <w:r w:rsidR="00F70EA6">
        <w:t>1-A</w:t>
      </w:r>
      <w:ins w:id="22" w:author="Kevin Chen" w:date="2019-12-30T11:38:00Z">
        <w:r w:rsidR="00342B82">
          <w:t>2.</w:t>
        </w:r>
      </w:ins>
      <w:r w:rsidR="00F70EA6">
        <w:t xml:space="preserve">3 </w:t>
      </w:r>
      <w:r w:rsidR="00526A20">
        <w:t>in Appendix</w:t>
      </w:r>
      <w:r w:rsidR="004C44A9">
        <w:t xml:space="preserve"> 2</w:t>
      </w:r>
      <w:r w:rsidR="00526A20">
        <w:t xml:space="preserve">.) </w:t>
      </w:r>
      <w:r w:rsidR="005B579A">
        <w:t xml:space="preserve"> </w:t>
      </w:r>
    </w:p>
    <w:p w14:paraId="4A90EF72" w14:textId="23C426DB" w:rsidR="005B579A" w:rsidRDefault="005B579A" w:rsidP="0015232D">
      <w:pPr>
        <w:spacing w:after="0" w:line="360" w:lineRule="auto"/>
        <w:ind w:firstLine="720"/>
      </w:pPr>
      <w:r>
        <w:t xml:space="preserve">The estimated exposure-response pattern for </w:t>
      </w:r>
      <w:r w:rsidR="00063E02">
        <w:t xml:space="preserve">cumulative </w:t>
      </w:r>
      <w:r>
        <w:t xml:space="preserve">straight fluid was non-monotonic for all cancers except skin </w:t>
      </w:r>
      <w:r w:rsidR="0013687F">
        <w:t xml:space="preserve">and breast </w:t>
      </w:r>
      <w:r>
        <w:t>cancer</w:t>
      </w:r>
      <w:r w:rsidR="0013687F">
        <w:t xml:space="preserve">. </w:t>
      </w:r>
      <w:r w:rsidR="00B254F5">
        <w:t>In the highest exposure categories, s</w:t>
      </w:r>
      <w:r w:rsidR="0013687F">
        <w:t xml:space="preserve">kin cancer </w:t>
      </w:r>
      <w:r w:rsidR="00B254F5">
        <w:t>rose to</w:t>
      </w:r>
      <w:r w:rsidR="0013687F">
        <w:t xml:space="preserve"> a</w:t>
      </w:r>
      <w:r w:rsidR="00801FEB">
        <w:t xml:space="preserve"> HR of 1.3</w:t>
      </w:r>
      <w:del w:id="23" w:author="Kevin Chen" w:date="2019-12-19T16:45:00Z">
        <w:r w:rsidR="00EA74B9" w:rsidDel="00206D3D">
          <w:delText>1</w:delText>
        </w:r>
      </w:del>
      <w:ins w:id="24" w:author="Kevin Chen" w:date="2019-12-19T16:45:00Z">
        <w:r w:rsidR="00206D3D">
          <w:t>2</w:t>
        </w:r>
      </w:ins>
      <w:r w:rsidR="00801FEB">
        <w:t xml:space="preserve"> (95% CI </w:t>
      </w:r>
      <w:r w:rsidR="00F66AB0">
        <w:t>0.</w:t>
      </w:r>
      <w:r w:rsidR="00EA74B9">
        <w:t>67</w:t>
      </w:r>
      <w:r w:rsidR="00801FEB">
        <w:t>, 2.</w:t>
      </w:r>
      <w:r w:rsidR="00EA74B9">
        <w:t>5</w:t>
      </w:r>
      <w:del w:id="25" w:author="Kevin Chen" w:date="2019-12-19T16:46:00Z">
        <w:r w:rsidR="00EA74B9" w:rsidDel="00206D3D">
          <w:delText>7</w:delText>
        </w:r>
      </w:del>
      <w:ins w:id="26" w:author="Kevin Chen" w:date="2019-12-19T16:46:00Z">
        <w:r w:rsidR="00206D3D">
          <w:t>8</w:t>
        </w:r>
      </w:ins>
      <w:r w:rsidR="00801FEB">
        <w:t xml:space="preserve">) </w:t>
      </w:r>
      <w:del w:id="27" w:author="Kevin Chen" w:date="2019-12-19T16:49:00Z">
        <w:r w:rsidR="0013687F" w:rsidDel="00EC597E">
          <w:delText xml:space="preserve"> </w:delText>
        </w:r>
      </w:del>
      <w:r w:rsidR="0013687F">
        <w:t>and breast cancer to 2.1</w:t>
      </w:r>
      <w:ins w:id="28" w:author="Kevin Chen" w:date="2019-12-19T16:46:00Z">
        <w:r w:rsidR="00206D3D">
          <w:t>3</w:t>
        </w:r>
      </w:ins>
      <w:del w:id="29" w:author="Kevin Chen" w:date="2019-12-19T16:46:00Z">
        <w:r w:rsidR="0013687F" w:rsidDel="00206D3D">
          <w:delText>1</w:delText>
        </w:r>
      </w:del>
      <w:r w:rsidR="0013687F">
        <w:t xml:space="preserve"> (95% CI 1.0</w:t>
      </w:r>
      <w:del w:id="30" w:author="Kevin Chen" w:date="2019-12-19T16:46:00Z">
        <w:r w:rsidR="0013687F" w:rsidDel="00206D3D">
          <w:delText>3</w:delText>
        </w:r>
      </w:del>
      <w:ins w:id="31" w:author="Kevin Chen" w:date="2019-12-19T16:46:00Z">
        <w:r w:rsidR="00206D3D">
          <w:t>4</w:t>
        </w:r>
      </w:ins>
      <w:r w:rsidR="0013687F">
        <w:t>, 4.3</w:t>
      </w:r>
      <w:del w:id="32" w:author="Kevin Chen" w:date="2019-12-19T16:46:00Z">
        <w:r w:rsidR="0013687F" w:rsidDel="00206D3D">
          <w:delText>4</w:delText>
        </w:r>
      </w:del>
      <w:ins w:id="33" w:author="Kevin Chen" w:date="2019-12-19T16:46:00Z">
        <w:r w:rsidR="00206D3D">
          <w:t>9</w:t>
        </w:r>
      </w:ins>
      <w:r w:rsidR="0013687F">
        <w:t>)</w:t>
      </w:r>
      <w:r w:rsidR="00801FEB">
        <w:t>.</w:t>
      </w:r>
      <w:r>
        <w:t xml:space="preserve"> </w:t>
      </w:r>
      <w:r w:rsidR="00801FEB">
        <w:t>Notably, the HR for stomach cancer was also highest in the highest category and rose to 1.8</w:t>
      </w:r>
      <w:r w:rsidR="0013687F">
        <w:t>6</w:t>
      </w:r>
      <w:r w:rsidR="00801FEB">
        <w:t xml:space="preserve"> (95% CI 1.1</w:t>
      </w:r>
      <w:r w:rsidR="0013687F">
        <w:t>7</w:t>
      </w:r>
      <w:r w:rsidR="00801FEB">
        <w:t>, 2.</w:t>
      </w:r>
      <w:r w:rsidR="0013687F">
        <w:t>97</w:t>
      </w:r>
      <w:r w:rsidR="00801FEB">
        <w:t xml:space="preserve">). The HR were </w:t>
      </w:r>
      <w:r w:rsidR="00F66AB0">
        <w:t xml:space="preserve">mostly </w:t>
      </w:r>
      <w:r w:rsidR="00801FEB">
        <w:lastRenderedPageBreak/>
        <w:t xml:space="preserve">elevated for esophageal, liver, </w:t>
      </w:r>
      <w:commentRangeStart w:id="34"/>
      <w:r w:rsidR="0013687F">
        <w:t>pancreatic</w:t>
      </w:r>
      <w:commentRangeEnd w:id="34"/>
      <w:r w:rsidR="00FE4651">
        <w:rPr>
          <w:rStyle w:val="CommentReference"/>
        </w:rPr>
        <w:commentReference w:id="34"/>
      </w:r>
      <w:r w:rsidR="0013687F">
        <w:t>,</w:t>
      </w:r>
      <w:r w:rsidR="0028772C">
        <w:t xml:space="preserve"> </w:t>
      </w:r>
      <w:r w:rsidR="00801FEB">
        <w:t>and prostate cancer</w:t>
      </w:r>
      <w:r w:rsidR="00F66AB0">
        <w:t xml:space="preserve"> in response to straight fluid exposure, but generally below the null for lung, colon, rectal, bladder, </w:t>
      </w:r>
      <w:r w:rsidR="00063E02">
        <w:t xml:space="preserve">and </w:t>
      </w:r>
      <w:r w:rsidR="00F66AB0">
        <w:t xml:space="preserve">brain </w:t>
      </w:r>
      <w:r w:rsidR="00063E02">
        <w:t xml:space="preserve">cancers </w:t>
      </w:r>
      <w:r w:rsidR="00F66AB0">
        <w:t>and leukemia.</w:t>
      </w:r>
      <w:r w:rsidR="00801FEB">
        <w:t xml:space="preserve"> </w:t>
      </w:r>
    </w:p>
    <w:p w14:paraId="353ECBB2" w14:textId="2BA4F890" w:rsidR="00F66AB0" w:rsidRDefault="00524289" w:rsidP="00FE7812">
      <w:pPr>
        <w:spacing w:after="0" w:line="360" w:lineRule="auto"/>
        <w:ind w:firstLine="720"/>
      </w:pPr>
      <w:r>
        <w:t>The</w:t>
      </w:r>
      <w:r w:rsidR="00F66AB0">
        <w:t xml:space="preserve"> exposure-response patterns for exposure to </w:t>
      </w:r>
      <w:r w:rsidR="00063E02">
        <w:t xml:space="preserve">cumulative </w:t>
      </w:r>
      <w:r w:rsidR="00F66AB0">
        <w:t xml:space="preserve">soluble fluid were non-monotonic for all cancers. </w:t>
      </w:r>
      <w:r w:rsidR="00063E02">
        <w:t>The HR for rectal cancer rose to 2.</w:t>
      </w:r>
      <w:r w:rsidR="0028772C">
        <w:t>1</w:t>
      </w:r>
      <w:del w:id="35" w:author="Kevin Chen" w:date="2019-12-19T16:49:00Z">
        <w:r w:rsidR="0028772C" w:rsidDel="004F19ED">
          <w:delText>9</w:delText>
        </w:r>
      </w:del>
      <w:ins w:id="36" w:author="Kevin Chen" w:date="2019-12-19T16:49:00Z">
        <w:r w:rsidR="004F19ED">
          <w:t>8</w:t>
        </w:r>
      </w:ins>
      <w:r w:rsidR="00063E02">
        <w:t xml:space="preserve"> (95% CI 1.0</w:t>
      </w:r>
      <w:r w:rsidR="0028772C">
        <w:t>7</w:t>
      </w:r>
      <w:r w:rsidR="00063E02">
        <w:t xml:space="preserve">, </w:t>
      </w:r>
      <w:r w:rsidR="0028772C">
        <w:t>4.4</w:t>
      </w:r>
      <w:del w:id="37" w:author="Kevin Chen" w:date="2019-12-19T16:49:00Z">
        <w:r w:rsidR="0028772C" w:rsidDel="004F19ED">
          <w:delText>9</w:delText>
        </w:r>
      </w:del>
      <w:ins w:id="38" w:author="Kevin Chen" w:date="2019-12-19T16:49:00Z">
        <w:r w:rsidR="004F19ED">
          <w:t>8</w:t>
        </w:r>
      </w:ins>
      <w:r w:rsidR="00063E02">
        <w:t>) in the middle</w:t>
      </w:r>
      <w:r w:rsidR="00627186">
        <w:t xml:space="preserve"> category</w:t>
      </w:r>
      <w:r w:rsidR="00063E02">
        <w:t>. The HR</w:t>
      </w:r>
      <w:r w:rsidR="00627186">
        <w:t>s</w:t>
      </w:r>
      <w:r w:rsidR="00063E02">
        <w:t xml:space="preserve"> were mostly elevated for </w:t>
      </w:r>
      <w:r w:rsidR="0028772C">
        <w:t xml:space="preserve">esophageal, </w:t>
      </w:r>
      <w:r w:rsidR="00063E02">
        <w:t xml:space="preserve">bladder, </w:t>
      </w:r>
      <w:r w:rsidR="0028772C">
        <w:t xml:space="preserve">skin, </w:t>
      </w:r>
      <w:r w:rsidR="00063E02">
        <w:t xml:space="preserve">and brain cancers in </w:t>
      </w:r>
      <w:r w:rsidR="00B36632">
        <w:t xml:space="preserve">relation </w:t>
      </w:r>
      <w:r w:rsidR="00063E02">
        <w:t xml:space="preserve">to soluble fluid, but generally below the null for laryngeal, lung, stomach, </w:t>
      </w:r>
      <w:r w:rsidR="0028772C">
        <w:t xml:space="preserve">colon, liver, </w:t>
      </w:r>
      <w:r w:rsidR="00063E02">
        <w:t>pancreatic</w:t>
      </w:r>
      <w:r w:rsidR="0028772C">
        <w:t>,</w:t>
      </w:r>
      <w:r w:rsidR="00063E02">
        <w:t xml:space="preserve"> prostate</w:t>
      </w:r>
      <w:r w:rsidR="0028772C">
        <w:t>, and breast</w:t>
      </w:r>
      <w:r w:rsidR="00063E02">
        <w:t xml:space="preserve"> cancers. </w:t>
      </w:r>
    </w:p>
    <w:p w14:paraId="0D4A36DE" w14:textId="45366466" w:rsidR="005C691B" w:rsidRDefault="00524289" w:rsidP="005C691B">
      <w:pPr>
        <w:spacing w:after="0" w:line="360" w:lineRule="auto"/>
        <w:ind w:firstLine="720"/>
      </w:pPr>
      <w:r>
        <w:t xml:space="preserve">The exposure-response patters for exposure to cumulative synthetic fluid were </w:t>
      </w:r>
      <w:r w:rsidR="00920349">
        <w:t xml:space="preserve">only </w:t>
      </w:r>
      <w:r>
        <w:t xml:space="preserve">monotonic for </w:t>
      </w:r>
      <w:r w:rsidR="00920349">
        <w:t xml:space="preserve">esophageal, rectal, and </w:t>
      </w:r>
      <w:r>
        <w:t>prostate</w:t>
      </w:r>
      <w:r w:rsidR="00920349">
        <w:t xml:space="preserve"> cancers and leukemia. The HR in the highest category for esophageal cancer was 1.39 (95% CI 0.84, 2.30)</w:t>
      </w:r>
      <w:r w:rsidR="00802448">
        <w:t>,</w:t>
      </w:r>
      <w:r w:rsidR="00920349">
        <w:t xml:space="preserve"> rectal was 1.64 (0.79, 3.41), prostate was</w:t>
      </w:r>
      <w:r>
        <w:t xml:space="preserve"> 1.3</w:t>
      </w:r>
      <w:r w:rsidR="00920349">
        <w:t>0</w:t>
      </w:r>
      <w:r>
        <w:t xml:space="preserve"> (95% CI 0.</w:t>
      </w:r>
      <w:r w:rsidR="00920349">
        <w:t>89</w:t>
      </w:r>
      <w:r>
        <w:t>, 1.</w:t>
      </w:r>
      <w:r w:rsidR="00920349">
        <w:t>89</w:t>
      </w:r>
      <w:r>
        <w:t>)</w:t>
      </w:r>
      <w:r w:rsidR="00920349">
        <w:t xml:space="preserve"> and leukemia was 1.37 (95% CI 0.86, 2.19)</w:t>
      </w:r>
      <w:r>
        <w:t>.</w:t>
      </w:r>
      <w:r w:rsidR="00802448">
        <w:t xml:space="preserve"> </w:t>
      </w:r>
      <w:r w:rsidR="00920349">
        <w:t xml:space="preserve">In addition, the </w:t>
      </w:r>
      <w:r>
        <w:t>HR</w:t>
      </w:r>
      <w:r w:rsidR="00920349">
        <w:t>s</w:t>
      </w:r>
      <w:r>
        <w:t xml:space="preserve"> were generally </w:t>
      </w:r>
      <w:bookmarkStart w:id="39" w:name="_GoBack"/>
      <w:bookmarkEnd w:id="39"/>
      <w:r>
        <w:t>elevated in response to</w:t>
      </w:r>
      <w:r w:rsidR="00802448">
        <w:t xml:space="preserve"> cumulative</w:t>
      </w:r>
      <w:r>
        <w:t xml:space="preserve"> synthetic fluid for laryngeal, </w:t>
      </w:r>
      <w:commentRangeStart w:id="40"/>
      <w:r w:rsidR="00920349">
        <w:t>lung</w:t>
      </w:r>
      <w:commentRangeEnd w:id="40"/>
      <w:r w:rsidR="00211552">
        <w:rPr>
          <w:rStyle w:val="CommentReference"/>
        </w:rPr>
        <w:commentReference w:id="40"/>
      </w:r>
      <w:r w:rsidR="00920349">
        <w:t xml:space="preserve">, and </w:t>
      </w:r>
      <w:r>
        <w:t>brain</w:t>
      </w:r>
      <w:r w:rsidR="00920349">
        <w:t xml:space="preserve"> cancers</w:t>
      </w:r>
      <w:r>
        <w:t xml:space="preserve"> and below the null for </w:t>
      </w:r>
      <w:r w:rsidR="00586115">
        <w:t xml:space="preserve">colon, pancreatic, </w:t>
      </w:r>
      <w:r>
        <w:t>bladder</w:t>
      </w:r>
      <w:r w:rsidR="00920349">
        <w:t>,</w:t>
      </w:r>
      <w:r>
        <w:t xml:space="preserve"> skin</w:t>
      </w:r>
      <w:r w:rsidR="00920349">
        <w:t>, and breast</w:t>
      </w:r>
      <w:r>
        <w:t xml:space="preserve"> cancers.</w:t>
      </w:r>
      <w:r w:rsidR="00EF7363">
        <w:t xml:space="preserve"> </w:t>
      </w:r>
    </w:p>
    <w:p w14:paraId="4FFC43B4" w14:textId="314151BD" w:rsidR="005C691B" w:rsidRPr="00526A20" w:rsidRDefault="005C691B" w:rsidP="005C691B">
      <w:pPr>
        <w:spacing w:after="0" w:line="360" w:lineRule="auto"/>
        <w:ind w:firstLine="720"/>
        <w:rPr>
          <w:rFonts w:cstheme="minorHAnsi"/>
        </w:rPr>
      </w:pPr>
      <w:r w:rsidRPr="00526A20">
        <w:rPr>
          <w:rFonts w:cstheme="minorHAnsi"/>
          <w:color w:val="000000"/>
        </w:rPr>
        <w:t xml:space="preserve">Results did not change when we classified people with unknown race as either white or </w:t>
      </w:r>
      <w:del w:id="41" w:author="Kevin Chen [2]" w:date="2019-12-23T21:42:00Z">
        <w:r w:rsidRPr="00526A20" w:rsidDel="00D9152C">
          <w:rPr>
            <w:rFonts w:cstheme="minorHAnsi"/>
            <w:color w:val="000000"/>
          </w:rPr>
          <w:delText>African American</w:delText>
        </w:r>
      </w:del>
      <w:ins w:id="42" w:author="Kevin Chen [2]" w:date="2019-12-23T21:42:00Z">
        <w:r w:rsidR="00D9152C">
          <w:rPr>
            <w:rFonts w:cstheme="minorHAnsi"/>
            <w:color w:val="000000"/>
          </w:rPr>
          <w:t>Black</w:t>
        </w:r>
      </w:ins>
      <w:r w:rsidRPr="00526A20">
        <w:rPr>
          <w:rFonts w:cstheme="minorHAnsi"/>
          <w:color w:val="000000"/>
        </w:rPr>
        <w:t xml:space="preserve"> in Plant 1</w:t>
      </w:r>
      <w:r w:rsidR="0015232D">
        <w:rPr>
          <w:rFonts w:cstheme="minorHAnsi"/>
          <w:color w:val="000000"/>
        </w:rPr>
        <w:t xml:space="preserve"> (data not shown)</w:t>
      </w:r>
      <w:r w:rsidRPr="00526A20">
        <w:rPr>
          <w:rFonts w:cstheme="minorHAnsi"/>
          <w:color w:val="000000"/>
        </w:rPr>
        <w:t>.</w:t>
      </w:r>
    </w:p>
    <w:p w14:paraId="73AC2D21" w14:textId="77777777" w:rsidR="00117225" w:rsidRPr="00526A20" w:rsidRDefault="00117225" w:rsidP="00117225">
      <w:pPr>
        <w:spacing w:after="0" w:line="360" w:lineRule="auto"/>
        <w:rPr>
          <w:rFonts w:cstheme="minorHAnsi"/>
        </w:rPr>
      </w:pPr>
    </w:p>
    <w:p w14:paraId="2F4C486B" w14:textId="77777777" w:rsidR="001870FB" w:rsidRPr="00526A20" w:rsidRDefault="001B1CEC" w:rsidP="00117225">
      <w:pPr>
        <w:spacing w:after="0" w:line="360" w:lineRule="auto"/>
        <w:rPr>
          <w:rFonts w:cstheme="minorHAnsi"/>
        </w:rPr>
      </w:pPr>
      <w:r w:rsidRPr="00526A20">
        <w:rPr>
          <w:rFonts w:cstheme="minorHAnsi"/>
          <w:b/>
        </w:rPr>
        <w:t xml:space="preserve">Discussion </w:t>
      </w:r>
    </w:p>
    <w:p w14:paraId="1C830D69" w14:textId="7BA852C0" w:rsidR="00953CD9" w:rsidRPr="00526A20" w:rsidRDefault="00626E2D" w:rsidP="00117225">
      <w:pPr>
        <w:spacing w:after="0" w:line="360" w:lineRule="auto"/>
        <w:rPr>
          <w:rFonts w:cstheme="minorHAnsi"/>
        </w:rPr>
      </w:pPr>
      <w:r w:rsidRPr="00526A20">
        <w:rPr>
          <w:rFonts w:cstheme="minorHAnsi"/>
        </w:rPr>
        <w:t xml:space="preserve">This </w:t>
      </w:r>
      <w:r w:rsidR="007E348E" w:rsidRPr="00526A20">
        <w:rPr>
          <w:rFonts w:cstheme="minorHAnsi"/>
        </w:rPr>
        <w:t xml:space="preserve">updated </w:t>
      </w:r>
      <w:r w:rsidRPr="00526A20">
        <w:rPr>
          <w:rFonts w:cstheme="minorHAnsi"/>
        </w:rPr>
        <w:t xml:space="preserve">report includes </w:t>
      </w:r>
      <w:r w:rsidR="00D26113" w:rsidRPr="00526A20">
        <w:rPr>
          <w:rFonts w:cstheme="minorHAnsi"/>
        </w:rPr>
        <w:t xml:space="preserve">almost 5,500 deaths from cancer, </w:t>
      </w:r>
      <w:r w:rsidRPr="00526A20">
        <w:rPr>
          <w:rFonts w:cstheme="minorHAnsi"/>
        </w:rPr>
        <w:t xml:space="preserve">more than 10 times the </w:t>
      </w:r>
      <w:r w:rsidR="00D26113" w:rsidRPr="00526A20">
        <w:rPr>
          <w:rFonts w:cstheme="minorHAnsi"/>
        </w:rPr>
        <w:t>number</w:t>
      </w:r>
      <w:r w:rsidRPr="00526A20">
        <w:rPr>
          <w:rFonts w:cstheme="minorHAnsi"/>
        </w:rPr>
        <w:t xml:space="preserve"> of </w:t>
      </w:r>
      <w:r w:rsidR="00D26113" w:rsidRPr="00526A20">
        <w:rPr>
          <w:rFonts w:cstheme="minorHAnsi"/>
        </w:rPr>
        <w:t xml:space="preserve">cancer </w:t>
      </w:r>
      <w:r w:rsidRPr="00526A20">
        <w:rPr>
          <w:rFonts w:cstheme="minorHAnsi"/>
        </w:rPr>
        <w:t xml:space="preserve">deaths </w:t>
      </w:r>
      <w:r w:rsidR="00DE3DFC" w:rsidRPr="00526A20">
        <w:rPr>
          <w:rFonts w:cstheme="minorHAnsi"/>
        </w:rPr>
        <w:t xml:space="preserve">in </w:t>
      </w:r>
      <w:r w:rsidRPr="00526A20">
        <w:rPr>
          <w:rFonts w:cstheme="minorHAnsi"/>
        </w:rPr>
        <w:t xml:space="preserve">our last </w:t>
      </w:r>
      <w:r w:rsidR="00DE3DFC" w:rsidRPr="00526A20">
        <w:rPr>
          <w:rFonts w:cstheme="minorHAnsi"/>
        </w:rPr>
        <w:t xml:space="preserve">summary </w:t>
      </w:r>
      <w:r w:rsidRPr="00526A20">
        <w:rPr>
          <w:rFonts w:cstheme="minorHAnsi"/>
        </w:rPr>
        <w:t xml:space="preserve">report published almost 20 years ago.  </w:t>
      </w:r>
      <w:r w:rsidR="00DE3DFC" w:rsidRPr="00526A20">
        <w:rPr>
          <w:rFonts w:cstheme="minorHAnsi"/>
        </w:rPr>
        <w:t>Most</w:t>
      </w:r>
      <w:r w:rsidRPr="00526A20">
        <w:rPr>
          <w:rFonts w:cstheme="minorHAnsi"/>
        </w:rPr>
        <w:t xml:space="preserve"> of the patterns reported here are consistent with</w:t>
      </w:r>
      <w:r w:rsidR="00DE3DFC" w:rsidRPr="00526A20">
        <w:rPr>
          <w:rFonts w:cstheme="minorHAnsi"/>
        </w:rPr>
        <w:t xml:space="preserve"> that previous summary, as well as with results of cancer specific papers </w:t>
      </w:r>
      <w:r w:rsidRPr="00526A20">
        <w:rPr>
          <w:rFonts w:cstheme="minorHAnsi"/>
        </w:rPr>
        <w:t>published</w:t>
      </w:r>
      <w:r w:rsidR="00953CD9" w:rsidRPr="00526A20">
        <w:rPr>
          <w:rFonts w:cstheme="minorHAnsi"/>
        </w:rPr>
        <w:t xml:space="preserve"> from </w:t>
      </w:r>
      <w:r w:rsidRPr="00526A20">
        <w:rPr>
          <w:rFonts w:cstheme="minorHAnsi"/>
        </w:rPr>
        <w:t xml:space="preserve">this cohort </w:t>
      </w:r>
      <w:r w:rsidR="0019178A" w:rsidRPr="00526A20">
        <w:rPr>
          <w:rFonts w:cstheme="minorHAnsi"/>
        </w:rPr>
        <w:t>during</w:t>
      </w:r>
      <w:r w:rsidRPr="00526A20">
        <w:rPr>
          <w:rFonts w:cstheme="minorHAnsi"/>
        </w:rPr>
        <w:t xml:space="preserve"> the </w:t>
      </w:r>
      <w:r w:rsidR="00DE3DFC" w:rsidRPr="00526A20">
        <w:rPr>
          <w:rFonts w:cstheme="minorHAnsi"/>
        </w:rPr>
        <w:t>interim.  F</w:t>
      </w:r>
      <w:r w:rsidRPr="00526A20">
        <w:rPr>
          <w:rFonts w:cstheme="minorHAnsi"/>
        </w:rPr>
        <w:t>or example</w:t>
      </w:r>
      <w:r w:rsidR="00D26113" w:rsidRPr="00526A20">
        <w:rPr>
          <w:rFonts w:cstheme="minorHAnsi"/>
        </w:rPr>
        <w:t>,</w:t>
      </w:r>
      <w:r w:rsidRPr="00526A20">
        <w:rPr>
          <w:rFonts w:cstheme="minorHAnsi"/>
        </w:rPr>
        <w:t xml:space="preserve"> the increase</w:t>
      </w:r>
      <w:r w:rsidR="0019178A" w:rsidRPr="00526A20">
        <w:rPr>
          <w:rFonts w:cstheme="minorHAnsi"/>
        </w:rPr>
        <w:t>d</w:t>
      </w:r>
      <w:r w:rsidRPr="00526A20">
        <w:rPr>
          <w:rFonts w:cstheme="minorHAnsi"/>
        </w:rPr>
        <w:t xml:space="preserve"> risk of skin and </w:t>
      </w:r>
      <w:r w:rsidR="00DE3DFC" w:rsidRPr="00526A20">
        <w:rPr>
          <w:rFonts w:cstheme="minorHAnsi"/>
        </w:rPr>
        <w:t xml:space="preserve">female </w:t>
      </w:r>
      <w:r w:rsidRPr="00526A20">
        <w:rPr>
          <w:rFonts w:cstheme="minorHAnsi"/>
        </w:rPr>
        <w:t xml:space="preserve">breast cancers </w:t>
      </w:r>
      <w:r w:rsidR="00DE3DFC" w:rsidRPr="00526A20">
        <w:rPr>
          <w:rFonts w:cstheme="minorHAnsi"/>
        </w:rPr>
        <w:t xml:space="preserve">associated </w:t>
      </w:r>
      <w:r w:rsidRPr="00526A20">
        <w:rPr>
          <w:rFonts w:cstheme="minorHAnsi"/>
        </w:rPr>
        <w:t>with increasing straight fluid</w:t>
      </w:r>
      <w:r w:rsidR="0019178A" w:rsidRPr="00526A20">
        <w:rPr>
          <w:rFonts w:cstheme="minorHAnsi"/>
        </w:rPr>
        <w:t xml:space="preserve"> exposure</w:t>
      </w:r>
      <w:r w:rsidRPr="00526A20">
        <w:rPr>
          <w:rFonts w:cstheme="minorHAnsi"/>
        </w:rPr>
        <w:t>.</w:t>
      </w:r>
      <w:r w:rsidR="00D26113" w:rsidRPr="00526A20">
        <w:rPr>
          <w:rFonts w:cstheme="minorHAnsi"/>
        </w:rPr>
        <w:t xml:space="preserve"> Interestingly, for the first time in this cohort, we report an increase in stomach cancer mortality with increasing straight fluid exposure</w:t>
      </w:r>
      <w:r w:rsidR="00AB2530" w:rsidRPr="00526A20">
        <w:rPr>
          <w:rFonts w:cstheme="minorHAnsi"/>
        </w:rPr>
        <w:t>, which was the original hypothes</w:t>
      </w:r>
      <w:r w:rsidR="00DE3DFC" w:rsidRPr="00526A20">
        <w:rPr>
          <w:rFonts w:cstheme="minorHAnsi"/>
        </w:rPr>
        <w:t>i</w:t>
      </w:r>
      <w:r w:rsidR="00AB2530" w:rsidRPr="00526A20">
        <w:rPr>
          <w:rFonts w:cstheme="minorHAnsi"/>
        </w:rPr>
        <w:t xml:space="preserve">s motivating </w:t>
      </w:r>
      <w:r w:rsidR="0019178A" w:rsidRPr="00526A20">
        <w:rPr>
          <w:rFonts w:cstheme="minorHAnsi"/>
        </w:rPr>
        <w:t>this cohort study</w:t>
      </w:r>
      <w:r w:rsidR="00D26113" w:rsidRPr="00526A20">
        <w:rPr>
          <w:rFonts w:cstheme="minorHAnsi"/>
        </w:rPr>
        <w:t xml:space="preserve">. Although there are </w:t>
      </w:r>
      <w:r w:rsidR="00B54E2D" w:rsidRPr="00526A20">
        <w:rPr>
          <w:rFonts w:cstheme="minorHAnsi"/>
        </w:rPr>
        <w:t>some</w:t>
      </w:r>
      <w:r w:rsidR="00D26113" w:rsidRPr="00526A20">
        <w:rPr>
          <w:rFonts w:cstheme="minorHAnsi"/>
        </w:rPr>
        <w:t xml:space="preserve"> suggestions of increased</w:t>
      </w:r>
      <w:r w:rsidR="00AB2530" w:rsidRPr="00526A20">
        <w:rPr>
          <w:rFonts w:cstheme="minorHAnsi"/>
        </w:rPr>
        <w:t xml:space="preserve"> risk that </w:t>
      </w:r>
      <w:r w:rsidR="00DE3DFC" w:rsidRPr="00526A20">
        <w:rPr>
          <w:rFonts w:cstheme="minorHAnsi"/>
        </w:rPr>
        <w:t xml:space="preserve">we </w:t>
      </w:r>
      <w:r w:rsidR="00AB2530" w:rsidRPr="00526A20">
        <w:rPr>
          <w:rFonts w:cstheme="minorHAnsi"/>
        </w:rPr>
        <w:t xml:space="preserve">will </w:t>
      </w:r>
      <w:r w:rsidR="00022C56" w:rsidRPr="00526A20">
        <w:rPr>
          <w:rFonts w:cstheme="minorHAnsi"/>
        </w:rPr>
        <w:t>explore in</w:t>
      </w:r>
      <w:r w:rsidR="00AB2530" w:rsidRPr="00526A20">
        <w:rPr>
          <w:rFonts w:cstheme="minorHAnsi"/>
        </w:rPr>
        <w:t xml:space="preserve"> targeted analyses, many exposure-response </w:t>
      </w:r>
      <w:r w:rsidR="0015232D">
        <w:rPr>
          <w:rFonts w:cstheme="minorHAnsi"/>
        </w:rPr>
        <w:t xml:space="preserve">results </w:t>
      </w:r>
      <w:r w:rsidR="00AB2530" w:rsidRPr="00526A20">
        <w:rPr>
          <w:rFonts w:cstheme="minorHAnsi"/>
        </w:rPr>
        <w:t xml:space="preserve">do not </w:t>
      </w:r>
      <w:r w:rsidR="0015232D">
        <w:rPr>
          <w:rFonts w:cstheme="minorHAnsi"/>
        </w:rPr>
        <w:t xml:space="preserve">suggest any </w:t>
      </w:r>
      <w:r w:rsidR="00AB2530" w:rsidRPr="00526A20">
        <w:rPr>
          <w:rFonts w:cstheme="minorHAnsi"/>
        </w:rPr>
        <w:t>association</w:t>
      </w:r>
      <w:r w:rsidR="0015232D">
        <w:rPr>
          <w:rFonts w:cstheme="minorHAnsi"/>
        </w:rPr>
        <w:t xml:space="preserve">. </w:t>
      </w:r>
      <w:r w:rsidR="00AB2530" w:rsidRPr="00526A20">
        <w:rPr>
          <w:rFonts w:cstheme="minorHAnsi"/>
        </w:rPr>
        <w:t xml:space="preserve"> </w:t>
      </w:r>
      <w:r w:rsidR="00601960" w:rsidRPr="00526A20">
        <w:rPr>
          <w:rFonts w:cstheme="minorHAnsi"/>
        </w:rPr>
        <w:t>It is certain</w:t>
      </w:r>
      <w:r w:rsidR="00DE3DFC" w:rsidRPr="00526A20">
        <w:rPr>
          <w:rFonts w:cstheme="minorHAnsi"/>
        </w:rPr>
        <w:t>l</w:t>
      </w:r>
      <w:r w:rsidR="00601960" w:rsidRPr="00526A20">
        <w:rPr>
          <w:rFonts w:cstheme="minorHAnsi"/>
        </w:rPr>
        <w:t>y possible that MWF</w:t>
      </w:r>
      <w:r w:rsidR="00483A26" w:rsidRPr="00526A20">
        <w:rPr>
          <w:rFonts w:cstheme="minorHAnsi"/>
        </w:rPr>
        <w:t>s</w:t>
      </w:r>
      <w:r w:rsidR="00601960" w:rsidRPr="00526A20">
        <w:rPr>
          <w:rFonts w:cstheme="minorHAnsi"/>
        </w:rPr>
        <w:t xml:space="preserve"> simply</w:t>
      </w:r>
      <w:r w:rsidR="00DE3DFC" w:rsidRPr="00526A20">
        <w:rPr>
          <w:rFonts w:cstheme="minorHAnsi"/>
        </w:rPr>
        <w:t xml:space="preserve"> do</w:t>
      </w:r>
      <w:r w:rsidR="00601960" w:rsidRPr="00526A20">
        <w:rPr>
          <w:rFonts w:cstheme="minorHAnsi"/>
        </w:rPr>
        <w:t xml:space="preserve"> not predict </w:t>
      </w:r>
      <w:r w:rsidR="00483A26" w:rsidRPr="00526A20">
        <w:rPr>
          <w:rFonts w:cstheme="minorHAnsi"/>
        </w:rPr>
        <w:t xml:space="preserve">many </w:t>
      </w:r>
      <w:r w:rsidR="00DE3DFC" w:rsidRPr="00526A20">
        <w:rPr>
          <w:rFonts w:cstheme="minorHAnsi"/>
        </w:rPr>
        <w:t xml:space="preserve">of these </w:t>
      </w:r>
      <w:r w:rsidR="00601960" w:rsidRPr="00526A20">
        <w:rPr>
          <w:rFonts w:cstheme="minorHAnsi"/>
        </w:rPr>
        <w:t xml:space="preserve">cause-specific cancers; however, there are also limitations </w:t>
      </w:r>
      <w:r w:rsidR="00483A26" w:rsidRPr="00526A20">
        <w:rPr>
          <w:rFonts w:cstheme="minorHAnsi"/>
        </w:rPr>
        <w:t>which</w:t>
      </w:r>
      <w:r w:rsidR="00601960" w:rsidRPr="00526A20">
        <w:rPr>
          <w:rFonts w:cstheme="minorHAnsi"/>
        </w:rPr>
        <w:t xml:space="preserve"> can lead to attenuation</w:t>
      </w:r>
      <w:r w:rsidR="00483A26" w:rsidRPr="00526A20">
        <w:rPr>
          <w:rFonts w:cstheme="minorHAnsi"/>
        </w:rPr>
        <w:t>,</w:t>
      </w:r>
      <w:r w:rsidR="00601960" w:rsidRPr="00526A20">
        <w:rPr>
          <w:rFonts w:cstheme="minorHAnsi"/>
        </w:rPr>
        <w:t xml:space="preserve"> including using mortality as </w:t>
      </w:r>
      <w:r w:rsidR="00DE3DFC" w:rsidRPr="00526A20">
        <w:rPr>
          <w:rFonts w:cstheme="minorHAnsi"/>
        </w:rPr>
        <w:t xml:space="preserve">a surrogate </w:t>
      </w:r>
      <w:r w:rsidR="00601960" w:rsidRPr="00526A20">
        <w:rPr>
          <w:rFonts w:cstheme="minorHAnsi"/>
        </w:rPr>
        <w:t>outcome for cancer</w:t>
      </w:r>
      <w:r w:rsidR="003330AF" w:rsidRPr="00526A20">
        <w:rPr>
          <w:rFonts w:cstheme="minorHAnsi"/>
        </w:rPr>
        <w:t xml:space="preserve"> diagnosis</w:t>
      </w:r>
      <w:r w:rsidR="00601960" w:rsidRPr="00526A20">
        <w:rPr>
          <w:rFonts w:cstheme="minorHAnsi"/>
        </w:rPr>
        <w:t xml:space="preserve">, a lack of data on </w:t>
      </w:r>
      <w:r w:rsidR="00DE3DFC" w:rsidRPr="00526A20">
        <w:rPr>
          <w:rFonts w:cstheme="minorHAnsi"/>
        </w:rPr>
        <w:t xml:space="preserve">potential confounders, such as smoking, </w:t>
      </w:r>
      <w:r w:rsidR="00601960" w:rsidRPr="00526A20">
        <w:rPr>
          <w:rFonts w:cstheme="minorHAnsi"/>
        </w:rPr>
        <w:t xml:space="preserve">and the healthy worker survivor effect.  </w:t>
      </w:r>
    </w:p>
    <w:p w14:paraId="6AA63522" w14:textId="77777777" w:rsidR="00B973C0" w:rsidRPr="00526A20" w:rsidRDefault="00B973C0" w:rsidP="00117225">
      <w:pPr>
        <w:spacing w:after="0" w:line="360" w:lineRule="auto"/>
        <w:rPr>
          <w:rFonts w:cstheme="minorHAnsi"/>
        </w:rPr>
      </w:pPr>
    </w:p>
    <w:p w14:paraId="055137D7" w14:textId="46856D17" w:rsidR="0006252C" w:rsidRPr="00526A20" w:rsidRDefault="003330AF" w:rsidP="00117225">
      <w:pPr>
        <w:spacing w:after="0" w:line="360" w:lineRule="auto"/>
        <w:rPr>
          <w:rFonts w:cstheme="minorHAnsi"/>
        </w:rPr>
      </w:pPr>
      <w:r w:rsidRPr="00526A20">
        <w:rPr>
          <w:rFonts w:cstheme="minorHAnsi"/>
        </w:rPr>
        <w:t>M</w:t>
      </w:r>
      <w:r w:rsidR="00861B73" w:rsidRPr="00526A20">
        <w:rPr>
          <w:rFonts w:cstheme="minorHAnsi"/>
        </w:rPr>
        <w:t>ortality may be a reasonable proxy for diagnosis for cancers with a poor 5-year survival rate, for example,</w:t>
      </w:r>
      <w:r w:rsidR="00FE71DF" w:rsidRPr="00526A20">
        <w:rPr>
          <w:rFonts w:cstheme="minorHAnsi"/>
        </w:rPr>
        <w:t xml:space="preserve"> lung </w:t>
      </w:r>
      <w:r w:rsidRPr="00526A20">
        <w:rPr>
          <w:rFonts w:cstheme="minorHAnsi"/>
        </w:rPr>
        <w:t xml:space="preserve">or pancreatic </w:t>
      </w:r>
      <w:r w:rsidR="00FE71DF" w:rsidRPr="00526A20">
        <w:rPr>
          <w:rFonts w:cstheme="minorHAnsi"/>
        </w:rPr>
        <w:t xml:space="preserve">cancer. </w:t>
      </w:r>
      <w:r w:rsidR="00861B73" w:rsidRPr="00526A20">
        <w:rPr>
          <w:rFonts w:cstheme="minorHAnsi"/>
        </w:rPr>
        <w:t xml:space="preserve">However, many cancers </w:t>
      </w:r>
      <w:r w:rsidRPr="00526A20">
        <w:rPr>
          <w:rFonts w:cstheme="minorHAnsi"/>
        </w:rPr>
        <w:t>have become more</w:t>
      </w:r>
      <w:r w:rsidR="00861B73" w:rsidRPr="00526A20">
        <w:rPr>
          <w:rFonts w:cstheme="minorHAnsi"/>
        </w:rPr>
        <w:t xml:space="preserve"> </w:t>
      </w:r>
      <w:r w:rsidR="00B973C0" w:rsidRPr="00526A20">
        <w:rPr>
          <w:rFonts w:cstheme="minorHAnsi"/>
        </w:rPr>
        <w:t xml:space="preserve">highly </w:t>
      </w:r>
      <w:r w:rsidR="00861B73" w:rsidRPr="00526A20">
        <w:rPr>
          <w:rFonts w:cstheme="minorHAnsi"/>
        </w:rPr>
        <w:t xml:space="preserve">treatable </w:t>
      </w:r>
      <w:r w:rsidRPr="00526A20">
        <w:rPr>
          <w:rFonts w:cstheme="minorHAnsi"/>
        </w:rPr>
        <w:t xml:space="preserve">over </w:t>
      </w:r>
      <w:r w:rsidRPr="00526A20">
        <w:rPr>
          <w:rFonts w:cstheme="minorHAnsi"/>
        </w:rPr>
        <w:lastRenderedPageBreak/>
        <w:t>the 75 year study period</w:t>
      </w:r>
      <w:r w:rsidR="00FE71DF" w:rsidRPr="00526A20">
        <w:rPr>
          <w:rFonts w:cstheme="minorHAnsi"/>
        </w:rPr>
        <w:t xml:space="preserve">. </w:t>
      </w:r>
      <w:r w:rsidR="00861B73" w:rsidRPr="00526A20">
        <w:rPr>
          <w:rFonts w:cstheme="minorHAnsi"/>
        </w:rPr>
        <w:t>Thus, cancer mortality is a measure that is bound to</w:t>
      </w:r>
      <w:r w:rsidR="00B973C0" w:rsidRPr="00526A20">
        <w:rPr>
          <w:rFonts w:cstheme="minorHAnsi"/>
        </w:rPr>
        <w:t xml:space="preserve"> 1)</w:t>
      </w:r>
      <w:r w:rsidR="00861B73" w:rsidRPr="00526A20">
        <w:rPr>
          <w:rFonts w:cstheme="minorHAnsi"/>
        </w:rPr>
        <w:t xml:space="preserve"> be less sensitive for cancers with better 5-year survival and </w:t>
      </w:r>
      <w:r w:rsidR="00B973C0" w:rsidRPr="00526A20">
        <w:rPr>
          <w:rFonts w:cstheme="minorHAnsi"/>
        </w:rPr>
        <w:t xml:space="preserve">2) </w:t>
      </w:r>
      <w:r w:rsidR="00861B73" w:rsidRPr="00526A20">
        <w:rPr>
          <w:rFonts w:cstheme="minorHAnsi"/>
        </w:rPr>
        <w:t xml:space="preserve">disproportionately include cancers that were diagnosed at later stages, </w:t>
      </w:r>
      <w:r w:rsidR="00B54E2D" w:rsidRPr="00526A20">
        <w:rPr>
          <w:rFonts w:cstheme="minorHAnsi"/>
        </w:rPr>
        <w:t xml:space="preserve">were </w:t>
      </w:r>
      <w:r w:rsidR="00861B73" w:rsidRPr="00526A20">
        <w:rPr>
          <w:rFonts w:cstheme="minorHAnsi"/>
        </w:rPr>
        <w:t xml:space="preserve">more aggressive, or </w:t>
      </w:r>
      <w:r w:rsidR="00B54E2D" w:rsidRPr="00526A20">
        <w:rPr>
          <w:rFonts w:cstheme="minorHAnsi"/>
        </w:rPr>
        <w:t xml:space="preserve">were </w:t>
      </w:r>
      <w:r w:rsidR="00861B73" w:rsidRPr="00526A20">
        <w:rPr>
          <w:rFonts w:cstheme="minorHAnsi"/>
        </w:rPr>
        <w:t>treated less effectively. Given the known social and racial disparities in medical</w:t>
      </w:r>
      <w:r w:rsidR="00FE71DF" w:rsidRPr="00526A20">
        <w:rPr>
          <w:rFonts w:cstheme="minorHAnsi"/>
        </w:rPr>
        <w:t xml:space="preserve"> care</w:t>
      </w:r>
      <w:r w:rsidR="00BE31DD">
        <w:rPr>
          <w:rFonts w:cstheme="minorHAnsi"/>
        </w:rPr>
        <w:fldChar w:fldCharType="begin" w:fldLock="1"/>
      </w:r>
      <w:r w:rsidR="00211997">
        <w:rPr>
          <w:rFonts w:cstheme="minorHAnsi"/>
        </w:rPr>
        <w:instrText>ADDIN CSL_CITATION {"citationItems":[{"id":"ITEM-1","itemData":{"author":[{"dropping-particle":"","family":"Nelson","given":"A","non-dropping-particle":"","parse-names":false,"suffix":""}],"container-title":"Journal of the National Medical Association","id":"ITEM-1","issue":"8","issued":{"date-parts":[["2002"]]},"page":"666-9","title":"Unequal treatment: Confronting Racial and Ethnic Disparities in Health Care","type":"article-journal","volume":"94"},"uris":["http://www.mendeley.com/documents/?uuid=ab00757e-2e87-4fbc-bea5-3a3862d498a4"]}],"mendeley":{"formattedCitation":"&lt;sup&gt;32&lt;/sup&gt;","plainTextFormattedCitation":"32","previouslyFormattedCitation":"&lt;sup&gt;32&lt;/sup&gt;"},"properties":{"noteIndex":0},"schema":"https://github.com/citation-style-language/schema/raw/master/csl-citation.json"}</w:instrText>
      </w:r>
      <w:r w:rsidR="00BE31DD">
        <w:rPr>
          <w:rFonts w:cstheme="minorHAnsi"/>
        </w:rPr>
        <w:fldChar w:fldCharType="separate"/>
      </w:r>
      <w:r w:rsidR="00BE31DD" w:rsidRPr="00BE31DD">
        <w:rPr>
          <w:rFonts w:cstheme="minorHAnsi"/>
          <w:noProof/>
          <w:vertAlign w:val="superscript"/>
        </w:rPr>
        <w:t>32</w:t>
      </w:r>
      <w:r w:rsidR="00BE31DD">
        <w:rPr>
          <w:rFonts w:cstheme="minorHAnsi"/>
        </w:rPr>
        <w:fldChar w:fldCharType="end"/>
      </w:r>
      <w:r w:rsidR="00861B73" w:rsidRPr="00526A20">
        <w:rPr>
          <w:rFonts w:cstheme="minorHAnsi"/>
        </w:rPr>
        <w:t xml:space="preserve"> and cancer </w:t>
      </w:r>
      <w:r w:rsidR="00211997">
        <w:rPr>
          <w:rFonts w:cstheme="minorHAnsi"/>
        </w:rPr>
        <w:t>survival</w:t>
      </w:r>
      <w:r w:rsidR="00211997">
        <w:rPr>
          <w:rFonts w:cstheme="minorHAnsi"/>
        </w:rPr>
        <w:fldChar w:fldCharType="begin" w:fldLock="1"/>
      </w:r>
      <w:r w:rsidR="00211997">
        <w:rPr>
          <w:rFonts w:cstheme="minorHAnsi"/>
        </w:rPr>
        <w:instrText>ADDIN CSL_CITATION {"citationItems":[{"id":"ITEM-1","itemData":{"DOI":"10.1002/1097-0142(20010101)91:1&lt;178::AID-CNCR23&gt;3.0.CO;2-S","ISSN":"0008543X","PMID":"11148575","abstract":"BACKGROUND. Concern has been raised over the disproportionate cancer mortality among minority and low-income persons. The current study examined differences in disease stage at the time of diagnosis and subsequent survival for patients who are medically indigent compared with the rest of the population of cancer patients in Michigan. METHODS. The authors linked three Michigan statewide data bases: the Cancer Registry, Medicaid enrollment files, and death certificates. The analysis focused on female breast, cervix, lung, prostate, and colon carcinoma, and differences were analyzed in the incidence, disease stage at the time of diagnosis, and survival between younger women and older women who were either insured or not insured by Medicaid. To estimate the risk of late stage diagnosis and death, the authors used logistic regression, controlling for age, race, and Medicaid enrollment. Ordered logit models also were used as a refinement of disease stage prediction. RESULTS. Medically indigent persons had a disproportionately larger share of cancer. Persons age &lt; 65 years who were insured by Medicaid had the greatest risk of late stage diagnosis and death across all five disease sites analyzed. African-American women had a greater risk of death from breast carcinoma compared with other women independent of Medicaid status. No interaction effects were found between age, race, and/or gender and Medicaid enrollment. CONCLUSIONS. The results of this study showed that the disparities in cancer outcomes may be greater than previously thought and are consistent across disease sites. If advancements made in cancer control are to be shared by the low-income population, then improvements clearly are needed in cancer prevention, early detection, and treatment for the poor. © 2001 American Cancer Society.","author":[{"dropping-particle":"","family":"Bradley","given":"Cathy J.","non-dropping-particle":"","parse-names":false,"suffix":""},{"dropping-particle":"","family":"Given","given":"Charles W.","non-dropping-particle":"","parse-names":false,"suffix":""},{"dropping-particle":"","family":"Roberts","given":"Caralee","non-dropping-particle":"","parse-names":false,"suffix":""}],"container-title":"Cancer","id":"ITEM-1","issue":"1","issued":{"date-parts":[["2001"]]},"page":"178-188","title":"Disparities in cancer diagnosis and survival","type":"article-journal","volume":"91"},"uris":["http://www.mendeley.com/documents/?uuid=eeab5460-b016-4fed-89dd-25130a00f4ca"]}],"mendeley":{"formattedCitation":"&lt;sup&gt;33&lt;/sup&gt;","plainTextFormattedCitation":"33","previouslyFormattedCitation":"&lt;sup&gt;33&lt;/sup&gt;"},"properties":{"noteIndex":0},"schema":"https://github.com/citation-style-language/schema/raw/master/csl-citation.json"}</w:instrText>
      </w:r>
      <w:r w:rsidR="00211997">
        <w:rPr>
          <w:rFonts w:cstheme="minorHAnsi"/>
        </w:rPr>
        <w:fldChar w:fldCharType="separate"/>
      </w:r>
      <w:r w:rsidR="00211997" w:rsidRPr="00211997">
        <w:rPr>
          <w:rFonts w:cstheme="minorHAnsi"/>
          <w:noProof/>
          <w:vertAlign w:val="superscript"/>
        </w:rPr>
        <w:t>33</w:t>
      </w:r>
      <w:r w:rsidR="00211997">
        <w:rPr>
          <w:rFonts w:cstheme="minorHAnsi"/>
        </w:rPr>
        <w:fldChar w:fldCharType="end"/>
      </w:r>
      <w:r w:rsidR="00A758C5" w:rsidRPr="00526A20">
        <w:rPr>
          <w:rFonts w:cstheme="minorHAnsi"/>
        </w:rPr>
        <w:t xml:space="preserve">, we assume that the cause-specific cancer </w:t>
      </w:r>
      <w:r w:rsidR="0015232D">
        <w:rPr>
          <w:rFonts w:cstheme="minorHAnsi"/>
        </w:rPr>
        <w:t xml:space="preserve">deaths identified </w:t>
      </w:r>
      <w:r w:rsidR="00A758C5" w:rsidRPr="00526A20">
        <w:rPr>
          <w:rFonts w:cstheme="minorHAnsi"/>
        </w:rPr>
        <w:t>in this analysis are a non-random subset of all occurrences of cancer in this cohort.</w:t>
      </w:r>
      <w:r w:rsidR="0006252C" w:rsidRPr="00526A20">
        <w:rPr>
          <w:rFonts w:cstheme="minorHAnsi"/>
        </w:rPr>
        <w:t xml:space="preserve"> </w:t>
      </w:r>
      <w:r w:rsidR="00A758C5" w:rsidRPr="00526A20">
        <w:rPr>
          <w:rFonts w:cstheme="minorHAnsi"/>
        </w:rPr>
        <w:t xml:space="preserve"> </w:t>
      </w:r>
      <w:r w:rsidR="005508B0" w:rsidRPr="00526A20">
        <w:rPr>
          <w:rFonts w:cstheme="minorHAnsi"/>
        </w:rPr>
        <w:t xml:space="preserve">Mortality outcomes can also obfuscate a time-window or lagged analysis since date of death can be years after the first date of diagnosis.  For these reasons, incidence is </w:t>
      </w:r>
      <w:r w:rsidR="0006252C" w:rsidRPr="00526A20">
        <w:rPr>
          <w:rFonts w:cstheme="minorHAnsi"/>
        </w:rPr>
        <w:t xml:space="preserve">generally </w:t>
      </w:r>
      <w:r w:rsidR="005508B0" w:rsidRPr="00526A20">
        <w:rPr>
          <w:rFonts w:cstheme="minorHAnsi"/>
        </w:rPr>
        <w:t xml:space="preserve">preferred to mortality as an outcome measure for cancer etiology studies. </w:t>
      </w:r>
    </w:p>
    <w:p w14:paraId="17D7E875" w14:textId="77777777" w:rsidR="0006252C" w:rsidRPr="00526A20" w:rsidRDefault="0006252C" w:rsidP="00117225">
      <w:pPr>
        <w:spacing w:after="0" w:line="360" w:lineRule="auto"/>
        <w:rPr>
          <w:rFonts w:cstheme="minorHAnsi"/>
        </w:rPr>
      </w:pPr>
    </w:p>
    <w:p w14:paraId="50FD9091" w14:textId="0378F29B" w:rsidR="00861B73" w:rsidRPr="00526A20" w:rsidRDefault="003330AF" w:rsidP="00117225">
      <w:pPr>
        <w:spacing w:after="0" w:line="360" w:lineRule="auto"/>
        <w:rPr>
          <w:rFonts w:cstheme="minorHAnsi"/>
        </w:rPr>
      </w:pPr>
      <w:r w:rsidRPr="00526A20">
        <w:rPr>
          <w:rFonts w:cstheme="minorHAnsi"/>
        </w:rPr>
        <w:t>Mortality does, however, offer some advantages as an outcome over incidence.</w:t>
      </w:r>
      <w:r w:rsidR="00657C25" w:rsidRPr="00526A20">
        <w:rPr>
          <w:rFonts w:cstheme="minorHAnsi"/>
        </w:rPr>
        <w:t xml:space="preserve"> </w:t>
      </w:r>
      <w:r w:rsidR="00FE71DF" w:rsidRPr="00526A20">
        <w:rPr>
          <w:rFonts w:cstheme="minorHAnsi"/>
        </w:rPr>
        <w:t xml:space="preserve">The Michigan Cancer Registry started in 1985, </w:t>
      </w:r>
      <w:r w:rsidRPr="00526A20">
        <w:rPr>
          <w:rFonts w:cstheme="minorHAnsi"/>
        </w:rPr>
        <w:t xml:space="preserve">and linkage would identify </w:t>
      </w:r>
      <w:r w:rsidR="00FE71DF" w:rsidRPr="00526A20">
        <w:rPr>
          <w:rFonts w:cstheme="minorHAnsi"/>
        </w:rPr>
        <w:t>cancer incidence</w:t>
      </w:r>
      <w:r w:rsidRPr="00526A20">
        <w:rPr>
          <w:rFonts w:cstheme="minorHAnsi"/>
        </w:rPr>
        <w:t xml:space="preserve"> in the cohort</w:t>
      </w:r>
      <w:proofErr w:type="gramStart"/>
      <w:r w:rsidR="00331013" w:rsidRPr="00526A20">
        <w:rPr>
          <w:rFonts w:cstheme="minorHAnsi"/>
        </w:rPr>
        <w:t xml:space="preserve">, </w:t>
      </w:r>
      <w:r w:rsidR="00022C56" w:rsidRPr="00526A20">
        <w:rPr>
          <w:rFonts w:cstheme="minorHAnsi"/>
        </w:rPr>
        <w:t xml:space="preserve"> limited</w:t>
      </w:r>
      <w:proofErr w:type="gramEnd"/>
      <w:r w:rsidR="00022C56" w:rsidRPr="00526A20">
        <w:rPr>
          <w:rFonts w:cstheme="minorHAnsi"/>
        </w:rPr>
        <w:t xml:space="preserve"> </w:t>
      </w:r>
      <w:r w:rsidR="00FE71DF" w:rsidRPr="00526A20">
        <w:rPr>
          <w:rFonts w:cstheme="minorHAnsi"/>
        </w:rPr>
        <w:t xml:space="preserve">to </w:t>
      </w:r>
      <w:r w:rsidR="00022C56" w:rsidRPr="00526A20">
        <w:rPr>
          <w:rFonts w:cstheme="minorHAnsi"/>
        </w:rPr>
        <w:t>diagnoses</w:t>
      </w:r>
      <w:r w:rsidR="00FE71DF" w:rsidRPr="00526A20">
        <w:rPr>
          <w:rFonts w:cstheme="minorHAnsi"/>
        </w:rPr>
        <w:t xml:space="preserve"> </w:t>
      </w:r>
      <w:r w:rsidRPr="00526A20">
        <w:rPr>
          <w:rFonts w:cstheme="minorHAnsi"/>
        </w:rPr>
        <w:t xml:space="preserve">in the state of Michigan that occurred </w:t>
      </w:r>
      <w:r w:rsidR="00FE71DF" w:rsidRPr="00526A20">
        <w:rPr>
          <w:rFonts w:cstheme="minorHAnsi"/>
        </w:rPr>
        <w:t xml:space="preserve">after </w:t>
      </w:r>
      <w:r w:rsidR="00657C25" w:rsidRPr="00526A20">
        <w:rPr>
          <w:rFonts w:cstheme="minorHAnsi"/>
        </w:rPr>
        <w:t>the initiation of the registry</w:t>
      </w:r>
      <w:r w:rsidR="0006252C" w:rsidRPr="00526A20">
        <w:rPr>
          <w:rFonts w:cstheme="minorHAnsi"/>
        </w:rPr>
        <w:t xml:space="preserve">. This data structure can lead to </w:t>
      </w:r>
      <w:r w:rsidR="00657C25" w:rsidRPr="00526A20">
        <w:rPr>
          <w:rFonts w:cstheme="minorHAnsi"/>
        </w:rPr>
        <w:t>increase</w:t>
      </w:r>
      <w:r w:rsidR="006A301D" w:rsidRPr="00526A20">
        <w:rPr>
          <w:rFonts w:cstheme="minorHAnsi"/>
        </w:rPr>
        <w:t>d</w:t>
      </w:r>
      <w:r w:rsidR="00657C25" w:rsidRPr="00526A20">
        <w:rPr>
          <w:rFonts w:cstheme="minorHAnsi"/>
        </w:rPr>
        <w:t xml:space="preserve"> potential for misclassified </w:t>
      </w:r>
      <w:r w:rsidR="0006252C" w:rsidRPr="00526A20">
        <w:rPr>
          <w:rFonts w:cstheme="minorHAnsi"/>
        </w:rPr>
        <w:t>outcomes and survivor bias</w:t>
      </w:r>
      <w:r w:rsidR="00331013" w:rsidRPr="00526A20">
        <w:rPr>
          <w:rFonts w:cstheme="minorHAnsi"/>
        </w:rPr>
        <w:t xml:space="preserve"> due to left truncation</w:t>
      </w:r>
      <w:r w:rsidR="0006252C" w:rsidRPr="00526A20">
        <w:rPr>
          <w:rFonts w:cstheme="minorHAnsi"/>
        </w:rPr>
        <w:t xml:space="preserve">. </w:t>
      </w:r>
      <w:r w:rsidR="00860BD6" w:rsidRPr="00526A20">
        <w:rPr>
          <w:rFonts w:cstheme="minorHAnsi"/>
        </w:rPr>
        <w:t xml:space="preserve">Thus, although mortality may not be the best outcome for studying the increased risk of cancer from an occupational exposure, </w:t>
      </w:r>
      <w:r w:rsidRPr="00526A20">
        <w:rPr>
          <w:rFonts w:cstheme="minorHAnsi"/>
        </w:rPr>
        <w:t xml:space="preserve">it does allow us </w:t>
      </w:r>
      <w:r w:rsidR="00C61148" w:rsidRPr="00526A20">
        <w:rPr>
          <w:rFonts w:cstheme="minorHAnsi"/>
        </w:rPr>
        <w:t xml:space="preserve">to leverage the full cohort of almost 40,000 workers followed for up to </w:t>
      </w:r>
      <w:r w:rsidRPr="00526A20">
        <w:rPr>
          <w:rFonts w:cstheme="minorHAnsi"/>
        </w:rPr>
        <w:t>75</w:t>
      </w:r>
      <w:r w:rsidR="00C61148" w:rsidRPr="00526A20">
        <w:rPr>
          <w:rFonts w:cstheme="minorHAnsi"/>
        </w:rPr>
        <w:t xml:space="preserve"> years.</w:t>
      </w:r>
      <w:r w:rsidR="00860BD6" w:rsidRPr="00526A20">
        <w:rPr>
          <w:rFonts w:cstheme="minorHAnsi"/>
        </w:rPr>
        <w:t xml:space="preserve"> </w:t>
      </w:r>
      <w:r w:rsidR="00C61148" w:rsidRPr="00526A20">
        <w:rPr>
          <w:rFonts w:cstheme="minorHAnsi"/>
        </w:rPr>
        <w:t xml:space="preserve"> </w:t>
      </w:r>
    </w:p>
    <w:p w14:paraId="2A9FF021" w14:textId="77777777" w:rsidR="0019178A" w:rsidRPr="00526A20" w:rsidRDefault="0019178A" w:rsidP="00117225">
      <w:pPr>
        <w:spacing w:after="0" w:line="360" w:lineRule="auto"/>
        <w:rPr>
          <w:rFonts w:cstheme="minorHAnsi"/>
        </w:rPr>
      </w:pPr>
    </w:p>
    <w:p w14:paraId="54CBF994" w14:textId="42835E59" w:rsidR="0019178A" w:rsidRPr="00526A20" w:rsidRDefault="006A301D" w:rsidP="00117225">
      <w:pPr>
        <w:spacing w:after="0" w:line="360" w:lineRule="auto"/>
        <w:rPr>
          <w:rFonts w:cstheme="minorHAnsi"/>
        </w:rPr>
      </w:pPr>
      <w:r w:rsidRPr="00526A20">
        <w:rPr>
          <w:rFonts w:cstheme="minorHAnsi"/>
        </w:rPr>
        <w:t>There are</w:t>
      </w:r>
      <w:r w:rsidR="00860BD6" w:rsidRPr="00526A20">
        <w:rPr>
          <w:rFonts w:cstheme="minorHAnsi"/>
        </w:rPr>
        <w:t xml:space="preserve"> known risk factors </w:t>
      </w:r>
      <w:r w:rsidRPr="00526A20">
        <w:rPr>
          <w:rFonts w:cstheme="minorHAnsi"/>
        </w:rPr>
        <w:t xml:space="preserve">for many of the cancers presented in this paper </w:t>
      </w:r>
      <w:r w:rsidR="00860BD6" w:rsidRPr="00526A20">
        <w:rPr>
          <w:rFonts w:cstheme="minorHAnsi"/>
        </w:rPr>
        <w:t xml:space="preserve">which were not measured in this cohort, for example, smoking for </w:t>
      </w:r>
      <w:r w:rsidRPr="00526A20">
        <w:rPr>
          <w:rFonts w:cstheme="minorHAnsi"/>
        </w:rPr>
        <w:t>stomach</w:t>
      </w:r>
      <w:r w:rsidR="00860BD6" w:rsidRPr="00526A20">
        <w:rPr>
          <w:rFonts w:cstheme="minorHAnsi"/>
        </w:rPr>
        <w:t xml:space="preserve"> cancer, sun exposure for skin cancer</w:t>
      </w:r>
      <w:r w:rsidR="00185A27" w:rsidRPr="00526A20">
        <w:rPr>
          <w:rFonts w:cstheme="minorHAnsi"/>
        </w:rPr>
        <w:t>,</w:t>
      </w:r>
      <w:r w:rsidR="00860BD6" w:rsidRPr="00526A20">
        <w:rPr>
          <w:rFonts w:cstheme="minorHAnsi"/>
        </w:rPr>
        <w:t xml:space="preserve"> </w:t>
      </w:r>
      <w:r w:rsidR="00185A27" w:rsidRPr="00526A20">
        <w:rPr>
          <w:rFonts w:cstheme="minorHAnsi"/>
        </w:rPr>
        <w:t xml:space="preserve">diet with rectal cancer, </w:t>
      </w:r>
      <w:r w:rsidR="00860BD6" w:rsidRPr="00526A20">
        <w:rPr>
          <w:rFonts w:cstheme="minorHAnsi"/>
        </w:rPr>
        <w:t xml:space="preserve">and parity for breast cancer. </w:t>
      </w:r>
      <w:r w:rsidRPr="00526A20">
        <w:rPr>
          <w:rFonts w:cstheme="minorHAnsi"/>
        </w:rPr>
        <w:t xml:space="preserve">Clearly, not all risk factors need to be adjusted for; however, those that are also associated with exposure </w:t>
      </w:r>
      <w:r w:rsidR="00185A27" w:rsidRPr="00526A20">
        <w:rPr>
          <w:rFonts w:cstheme="minorHAnsi"/>
        </w:rPr>
        <w:t xml:space="preserve">need to </w:t>
      </w:r>
      <w:r w:rsidRPr="00526A20">
        <w:rPr>
          <w:rFonts w:cstheme="minorHAnsi"/>
        </w:rPr>
        <w:t xml:space="preserve">be.  Given the lack of association between most of the cancers and metalworking fluid, we considered whether we were missing information on a ubiquitous risk factor that </w:t>
      </w:r>
      <w:r w:rsidR="00185A27" w:rsidRPr="00526A20">
        <w:rPr>
          <w:rFonts w:cstheme="minorHAnsi"/>
        </w:rPr>
        <w:t xml:space="preserve">might be </w:t>
      </w:r>
      <w:r w:rsidRPr="00526A20">
        <w:rPr>
          <w:rFonts w:cstheme="minorHAnsi"/>
        </w:rPr>
        <w:t xml:space="preserve">inversely associated with </w:t>
      </w:r>
      <w:r w:rsidR="00231024" w:rsidRPr="00526A20">
        <w:rPr>
          <w:rFonts w:cstheme="minorHAnsi"/>
        </w:rPr>
        <w:t xml:space="preserve">increased </w:t>
      </w:r>
      <w:r w:rsidR="00B54E2D" w:rsidRPr="00526A20">
        <w:rPr>
          <w:rFonts w:cstheme="minorHAnsi"/>
        </w:rPr>
        <w:t xml:space="preserve">metalworking </w:t>
      </w:r>
      <w:r w:rsidR="00231024" w:rsidRPr="00526A20">
        <w:rPr>
          <w:rFonts w:cstheme="minorHAnsi"/>
        </w:rPr>
        <w:t>fluid exposure. That is, is there a risk factor for mortality from several cancers that is more likely to occur among the unexposed?  In this cohort, assembly workers were classified as unexposed</w:t>
      </w:r>
      <w:r w:rsidR="00B54E2D" w:rsidRPr="00526A20">
        <w:rPr>
          <w:rFonts w:cstheme="minorHAnsi"/>
        </w:rPr>
        <w:t xml:space="preserve"> to each specific type of </w:t>
      </w:r>
      <w:r w:rsidR="00211997">
        <w:rPr>
          <w:rFonts w:cstheme="minorHAnsi"/>
        </w:rPr>
        <w:t xml:space="preserve">MWF </w:t>
      </w:r>
      <w:r w:rsidR="00231024" w:rsidRPr="00526A20">
        <w:rPr>
          <w:rFonts w:cstheme="minorHAnsi"/>
        </w:rPr>
        <w:t>and comprise a large portion of the reference group for all fluid type</w:t>
      </w:r>
      <w:r w:rsidR="00B54E2D" w:rsidRPr="00526A20">
        <w:rPr>
          <w:rFonts w:cstheme="minorHAnsi"/>
        </w:rPr>
        <w:t>s</w:t>
      </w:r>
      <w:r w:rsidR="00231024" w:rsidRPr="00526A20">
        <w:rPr>
          <w:rFonts w:cstheme="minorHAnsi"/>
        </w:rPr>
        <w:t xml:space="preserve">, but especially soluble fluid. If the </w:t>
      </w:r>
      <w:r w:rsidR="00185A27" w:rsidRPr="00526A20">
        <w:rPr>
          <w:rFonts w:cstheme="minorHAnsi"/>
        </w:rPr>
        <w:t xml:space="preserve">less skilled </w:t>
      </w:r>
      <w:r w:rsidR="00231024" w:rsidRPr="00526A20">
        <w:rPr>
          <w:rFonts w:cstheme="minorHAnsi"/>
        </w:rPr>
        <w:t xml:space="preserve">assembly workers were more likely to smoke or have less favorable socio-economic standing compared to the highly exposed </w:t>
      </w:r>
      <w:r w:rsidR="00185A27" w:rsidRPr="00526A20">
        <w:rPr>
          <w:rFonts w:cstheme="minorHAnsi"/>
        </w:rPr>
        <w:t xml:space="preserve">and more skilled </w:t>
      </w:r>
      <w:r w:rsidR="00231024" w:rsidRPr="00526A20">
        <w:rPr>
          <w:rFonts w:cstheme="minorHAnsi"/>
        </w:rPr>
        <w:t xml:space="preserve">machinists, our results could be globally attenuated due to confounding. </w:t>
      </w:r>
      <w:r w:rsidR="00B54E2D" w:rsidRPr="00526A20">
        <w:rPr>
          <w:rFonts w:cstheme="minorHAnsi"/>
        </w:rPr>
        <w:t xml:space="preserve"> Unfortunately, we are not able to test this theory since we do not have smoking or socio-economic data for members of our cohort. </w:t>
      </w:r>
    </w:p>
    <w:p w14:paraId="30328992" w14:textId="77777777" w:rsidR="0019178A" w:rsidRPr="00526A20" w:rsidRDefault="0019178A" w:rsidP="00117225">
      <w:pPr>
        <w:spacing w:after="0" w:line="360" w:lineRule="auto"/>
        <w:rPr>
          <w:rFonts w:cstheme="minorHAnsi"/>
        </w:rPr>
      </w:pPr>
    </w:p>
    <w:p w14:paraId="1DD4619C" w14:textId="18FDF93B" w:rsidR="0019178A" w:rsidRPr="00526A20" w:rsidRDefault="003123BA" w:rsidP="00117225">
      <w:pPr>
        <w:spacing w:after="0" w:line="360" w:lineRule="auto"/>
        <w:rPr>
          <w:rFonts w:cstheme="minorHAnsi"/>
        </w:rPr>
      </w:pPr>
      <w:r w:rsidRPr="00526A20">
        <w:rPr>
          <w:rFonts w:cstheme="minorHAnsi"/>
        </w:rPr>
        <w:lastRenderedPageBreak/>
        <w:t xml:space="preserve">Our </w:t>
      </w:r>
      <w:r w:rsidR="00755383" w:rsidRPr="00526A20">
        <w:rPr>
          <w:rFonts w:cstheme="minorHAnsi"/>
        </w:rPr>
        <w:t>final</w:t>
      </w:r>
      <w:r w:rsidRPr="00526A20">
        <w:rPr>
          <w:rFonts w:cstheme="minorHAnsi"/>
        </w:rPr>
        <w:t xml:space="preserve"> area of concern is attenuation from the healthy worker effect.</w:t>
      </w:r>
      <w:r w:rsidR="00616C0D">
        <w:rPr>
          <w:rFonts w:cstheme="minorHAnsi"/>
        </w:rPr>
        <w:fldChar w:fldCharType="begin" w:fldLock="1"/>
      </w:r>
      <w:r w:rsidR="00616C0D">
        <w:rPr>
          <w:rFonts w:cstheme="minorHAnsi"/>
        </w:rPr>
        <w:instrText>ADDIN CSL_CITATION {"citationItems":[{"id":"ITEM-1","itemData":{"DOI":"10.1002/9780470057339.vad033","ISBN":"0471899976","ISSN":"0470057335","author":[{"dropping-particle":"","family":"Eisen","given":"EA","non-dropping-particle":"","parse-names":false,"suffix":""},{"dropping-particle":"","family":"Picciotto","given":"S","non-dropping-particle":"","parse-names":false,"suffix":""},{"dropping-particle":"","family":"Robins","given":"JM","non-dropping-particle":"","parse-names":false,"suffix":""}],"container-title":"Encyclopedia of Environmetrics","id":"ITEM-1","issued":{"date-parts":[["2012"]]},"page":"1-7","title":"Healthy Worker Effect","type":"entry-encyclopedia"},"uris":["http://www.mendeley.com/documents/?uuid=00897853-90f9-46f9-9002-59517c05be95"]}],"mendeley":{"formattedCitation":"&lt;sup&gt;34&lt;/sup&gt;","plainTextFormattedCitation":"34","previouslyFormattedCitation":"&lt;sup&gt;34&lt;/sup&gt;"},"properties":{"noteIndex":0},"schema":"https://github.com/citation-style-language/schema/raw/master/csl-citation.json"}</w:instrText>
      </w:r>
      <w:r w:rsidR="00616C0D">
        <w:rPr>
          <w:rFonts w:cstheme="minorHAnsi"/>
        </w:rPr>
        <w:fldChar w:fldCharType="separate"/>
      </w:r>
      <w:r w:rsidR="00616C0D" w:rsidRPr="00616C0D">
        <w:rPr>
          <w:rFonts w:cstheme="minorHAnsi"/>
          <w:noProof/>
          <w:vertAlign w:val="superscript"/>
        </w:rPr>
        <w:t>34</w:t>
      </w:r>
      <w:r w:rsidR="00616C0D">
        <w:rPr>
          <w:rFonts w:cstheme="minorHAnsi"/>
        </w:rPr>
        <w:fldChar w:fldCharType="end"/>
      </w:r>
      <w:r w:rsidRPr="00526A20">
        <w:rPr>
          <w:rFonts w:cstheme="minorHAnsi"/>
        </w:rPr>
        <w:t xml:space="preserve">  We present both SMRs</w:t>
      </w:r>
      <w:r w:rsidR="00755383" w:rsidRPr="00526A20">
        <w:rPr>
          <w:rFonts w:cstheme="minorHAnsi"/>
        </w:rPr>
        <w:t>,</w:t>
      </w:r>
      <w:r w:rsidRPr="00526A20">
        <w:rPr>
          <w:rFonts w:cstheme="minorHAnsi"/>
        </w:rPr>
        <w:t xml:space="preserve"> using an external reference group</w:t>
      </w:r>
      <w:r w:rsidR="00755383" w:rsidRPr="00526A20">
        <w:rPr>
          <w:rFonts w:cstheme="minorHAnsi"/>
        </w:rPr>
        <w:t>,</w:t>
      </w:r>
      <w:r w:rsidRPr="00526A20">
        <w:rPr>
          <w:rFonts w:cstheme="minorHAnsi"/>
        </w:rPr>
        <w:t xml:space="preserve"> and </w:t>
      </w:r>
      <w:r w:rsidR="00755383" w:rsidRPr="00526A20">
        <w:rPr>
          <w:rFonts w:cstheme="minorHAnsi"/>
        </w:rPr>
        <w:t>C</w:t>
      </w:r>
      <w:r w:rsidRPr="00526A20">
        <w:rPr>
          <w:rFonts w:cstheme="minorHAnsi"/>
        </w:rPr>
        <w:t>ox models</w:t>
      </w:r>
      <w:r w:rsidR="00755383" w:rsidRPr="00526A20">
        <w:rPr>
          <w:rFonts w:cstheme="minorHAnsi"/>
        </w:rPr>
        <w:t>,</w:t>
      </w:r>
      <w:r w:rsidRPr="00526A20">
        <w:rPr>
          <w:rFonts w:cstheme="minorHAnsi"/>
        </w:rPr>
        <w:t xml:space="preserve"> using an internal reference group.  The SMR is known to suffer from the healthy worker </w:t>
      </w:r>
      <w:r w:rsidRPr="00526A20">
        <w:rPr>
          <w:rFonts w:cstheme="minorHAnsi"/>
          <w:i/>
        </w:rPr>
        <w:t>hire</w:t>
      </w:r>
      <w:r w:rsidRPr="00526A20">
        <w:rPr>
          <w:rFonts w:cstheme="minorHAnsi"/>
        </w:rPr>
        <w:t xml:space="preserve"> effect </w:t>
      </w:r>
      <w:r w:rsidR="00BA78DA">
        <w:rPr>
          <w:rFonts w:cstheme="minorHAnsi"/>
        </w:rPr>
        <w:t xml:space="preserve">because </w:t>
      </w:r>
      <w:r w:rsidRPr="00526A20">
        <w:rPr>
          <w:rFonts w:cstheme="minorHAnsi"/>
        </w:rPr>
        <w:t xml:space="preserve">people </w:t>
      </w:r>
      <w:r w:rsidR="005129A0" w:rsidRPr="00526A20">
        <w:rPr>
          <w:rFonts w:cstheme="minorHAnsi"/>
        </w:rPr>
        <w:t>who</w:t>
      </w:r>
      <w:r w:rsidRPr="00526A20">
        <w:rPr>
          <w:rFonts w:cstheme="minorHAnsi"/>
        </w:rPr>
        <w:t xml:space="preserve"> are </w:t>
      </w:r>
      <w:r w:rsidR="00BA78DA">
        <w:rPr>
          <w:rFonts w:cstheme="minorHAnsi"/>
        </w:rPr>
        <w:t xml:space="preserve">hired into </w:t>
      </w:r>
      <w:r w:rsidRPr="00526A20">
        <w:rPr>
          <w:rFonts w:cstheme="minorHAnsi"/>
        </w:rPr>
        <w:t>physically demanding job</w:t>
      </w:r>
      <w:r w:rsidR="005129A0" w:rsidRPr="00526A20">
        <w:rPr>
          <w:rFonts w:cstheme="minorHAnsi"/>
        </w:rPr>
        <w:t>s</w:t>
      </w:r>
      <w:r w:rsidRPr="00526A20">
        <w:rPr>
          <w:rFonts w:cstheme="minorHAnsi"/>
        </w:rPr>
        <w:t xml:space="preserve"> are healthier at baseline than the general population. Th</w:t>
      </w:r>
      <w:r w:rsidR="005129A0" w:rsidRPr="00526A20">
        <w:rPr>
          <w:rFonts w:cstheme="minorHAnsi"/>
        </w:rPr>
        <w:t xml:space="preserve">us, SMRs </w:t>
      </w:r>
      <w:r w:rsidRPr="00526A20">
        <w:rPr>
          <w:rFonts w:cstheme="minorHAnsi"/>
        </w:rPr>
        <w:t>can mask a harmful effect of occupational exposure</w:t>
      </w:r>
      <w:r w:rsidR="005129A0" w:rsidRPr="00526A20">
        <w:rPr>
          <w:rFonts w:cstheme="minorHAnsi"/>
        </w:rPr>
        <w:t>s</w:t>
      </w:r>
      <w:r w:rsidRPr="00526A20">
        <w:rPr>
          <w:rFonts w:cstheme="minorHAnsi"/>
        </w:rPr>
        <w:t xml:space="preserve">.  Cox models avoid this well-known bias by using unexposed workers as the reference group.  </w:t>
      </w:r>
      <w:r w:rsidR="005129A0" w:rsidRPr="00526A20">
        <w:rPr>
          <w:rFonts w:cstheme="minorHAnsi"/>
        </w:rPr>
        <w:t xml:space="preserve">Even internal analyses can be attenuated from the healthy worker </w:t>
      </w:r>
      <w:r w:rsidR="005129A0" w:rsidRPr="00526A20">
        <w:rPr>
          <w:rFonts w:cstheme="minorHAnsi"/>
          <w:i/>
        </w:rPr>
        <w:t>survivor</w:t>
      </w:r>
      <w:r w:rsidR="005129A0" w:rsidRPr="00526A20">
        <w:rPr>
          <w:rFonts w:cstheme="minorHAnsi"/>
        </w:rPr>
        <w:t xml:space="preserve"> effect, </w:t>
      </w:r>
      <w:r w:rsidR="00BA78DA">
        <w:rPr>
          <w:rFonts w:cstheme="minorHAnsi"/>
        </w:rPr>
        <w:t xml:space="preserve">however, </w:t>
      </w:r>
      <w:r w:rsidR="005129A0" w:rsidRPr="00526A20">
        <w:rPr>
          <w:rFonts w:cstheme="minorHAnsi"/>
        </w:rPr>
        <w:t>because workers who are the least susceptible to the ill effects of an occupational exposure stay at work the longes</w:t>
      </w:r>
      <w:r w:rsidR="00755383" w:rsidRPr="00526A20">
        <w:rPr>
          <w:rFonts w:cstheme="minorHAnsi"/>
        </w:rPr>
        <w:t>t and accrue the most exposure.</w:t>
      </w:r>
      <w:r w:rsidR="005129A0" w:rsidRPr="00526A20">
        <w:rPr>
          <w:rFonts w:cstheme="minorHAnsi"/>
        </w:rPr>
        <w:t xml:space="preserve"> </w:t>
      </w:r>
      <w:r w:rsidR="00755383" w:rsidRPr="00526A20">
        <w:rPr>
          <w:rFonts w:cstheme="minorHAnsi"/>
        </w:rPr>
        <w:t>Of note, w</w:t>
      </w:r>
      <w:r w:rsidR="005129A0" w:rsidRPr="00526A20">
        <w:rPr>
          <w:rFonts w:cstheme="minorHAnsi"/>
        </w:rPr>
        <w:t xml:space="preserve">e avoided a portion of </w:t>
      </w:r>
      <w:r w:rsidR="00F12A33" w:rsidRPr="00526A20">
        <w:rPr>
          <w:rFonts w:cstheme="minorHAnsi"/>
        </w:rPr>
        <w:t>healthy worker survivor effect, known</w:t>
      </w:r>
      <w:r w:rsidR="005129A0" w:rsidRPr="00526A20">
        <w:rPr>
          <w:rFonts w:cstheme="minorHAnsi"/>
        </w:rPr>
        <w:t xml:space="preserve"> as left truncation bias</w:t>
      </w:r>
      <w:r w:rsidR="00211997">
        <w:rPr>
          <w:rFonts w:cstheme="minorHAnsi"/>
        </w:rPr>
        <w:fldChar w:fldCharType="begin" w:fldLock="1"/>
      </w:r>
      <w:r w:rsidR="00616C0D">
        <w:rPr>
          <w:rFonts w:cstheme="minorHAnsi"/>
        </w:rPr>
        <w:instrText>ADDIN CSL_CITATION {"citationItems":[{"id":"ITEM-1","itemData":{"author":[{"dropping-particle":"","family":"Applebaum","given":"K M","non-dropping-particle":"","parse-names":false,"suffix":""},{"dropping-particle":"","family":"Malloy","given":"E J","non-dropping-particle":"","parse-names":false,"suffix":""},{"dropping-particle":"","family":"Eisen","given":"E A","non-dropping-particle":"","parse-names":false,"suffix":""}],"container-title":"Epidemiology","id":"ITEM-1","issued":{"date-parts":[["2011"]]},"title":"Left truncation, susceptibility, and  bias in occupational cohort studies","type":"article-journal","volume":"In Press"},"uris":["http://www.mendeley.com/documents/?uuid=ee703882-bdba-470e-b7cb-ef48795e368a"]}],"mendeley":{"formattedCitation":"&lt;sup&gt;35&lt;/sup&gt;","plainTextFormattedCitation":"35","previouslyFormattedCitation":"&lt;sup&gt;35&lt;/sup&gt;"},"properties":{"noteIndex":0},"schema":"https://github.com/citation-style-language/schema/raw/master/csl-citation.json"}</w:instrText>
      </w:r>
      <w:r w:rsidR="00211997">
        <w:rPr>
          <w:rFonts w:cstheme="minorHAnsi"/>
        </w:rPr>
        <w:fldChar w:fldCharType="separate"/>
      </w:r>
      <w:r w:rsidR="00211997" w:rsidRPr="00211997">
        <w:rPr>
          <w:rFonts w:cstheme="minorHAnsi"/>
          <w:noProof/>
          <w:vertAlign w:val="superscript"/>
        </w:rPr>
        <w:t>35</w:t>
      </w:r>
      <w:r w:rsidR="00211997">
        <w:rPr>
          <w:rFonts w:cstheme="minorHAnsi"/>
        </w:rPr>
        <w:fldChar w:fldCharType="end"/>
      </w:r>
      <w:r w:rsidR="005129A0" w:rsidRPr="00526A20">
        <w:rPr>
          <w:rFonts w:cstheme="minorHAnsi"/>
        </w:rPr>
        <w:t>, by only including workers who were hired after the start of follow up in 1941</w:t>
      </w:r>
      <w:r w:rsidR="00BA78DA">
        <w:rPr>
          <w:rFonts w:cstheme="minorHAnsi"/>
        </w:rPr>
        <w:t>.</w:t>
      </w:r>
      <w:r w:rsidR="005129A0" w:rsidRPr="00526A20">
        <w:rPr>
          <w:rFonts w:cstheme="minorHAnsi"/>
        </w:rPr>
        <w:t xml:space="preserve"> </w:t>
      </w:r>
      <w:r w:rsidR="00BA78DA">
        <w:rPr>
          <w:rFonts w:cstheme="minorHAnsi"/>
        </w:rPr>
        <w:t>H</w:t>
      </w:r>
      <w:r w:rsidR="005129A0" w:rsidRPr="00526A20">
        <w:rPr>
          <w:rFonts w:cstheme="minorHAnsi"/>
        </w:rPr>
        <w:t>owever,</w:t>
      </w:r>
      <w:r w:rsidR="00BA78DA">
        <w:rPr>
          <w:rFonts w:cstheme="minorHAnsi"/>
        </w:rPr>
        <w:t xml:space="preserve"> eligibility into the study required three</w:t>
      </w:r>
      <w:r w:rsidR="005129A0" w:rsidRPr="00526A20">
        <w:rPr>
          <w:rFonts w:cstheme="minorHAnsi"/>
        </w:rPr>
        <w:t xml:space="preserve"> years of work prior to entering follow up. We expect that </w:t>
      </w:r>
      <w:r w:rsidR="00BA78DA">
        <w:rPr>
          <w:rFonts w:cstheme="minorHAnsi"/>
        </w:rPr>
        <w:t xml:space="preserve">those </w:t>
      </w:r>
      <w:r w:rsidR="005129A0" w:rsidRPr="00526A20">
        <w:rPr>
          <w:rFonts w:cstheme="minorHAnsi"/>
        </w:rPr>
        <w:t xml:space="preserve">who survived the first 3 years of work may be different from those that left </w:t>
      </w:r>
      <w:r w:rsidR="00A243BC" w:rsidRPr="00526A20">
        <w:rPr>
          <w:rFonts w:cstheme="minorHAnsi"/>
        </w:rPr>
        <w:t>earlier</w:t>
      </w:r>
      <w:r w:rsidR="005129A0" w:rsidRPr="00526A20">
        <w:rPr>
          <w:rFonts w:cstheme="minorHAnsi"/>
        </w:rPr>
        <w:t xml:space="preserve"> and </w:t>
      </w:r>
      <w:r w:rsidR="00A243BC" w:rsidRPr="00526A20">
        <w:rPr>
          <w:rFonts w:cstheme="minorHAnsi"/>
        </w:rPr>
        <w:t>therefore</w:t>
      </w:r>
      <w:r w:rsidR="005129A0" w:rsidRPr="00526A20">
        <w:rPr>
          <w:rFonts w:cstheme="minorHAnsi"/>
        </w:rPr>
        <w:t xml:space="preserve"> </w:t>
      </w:r>
      <w:r w:rsidR="00BA78DA">
        <w:rPr>
          <w:rFonts w:cstheme="minorHAnsi"/>
        </w:rPr>
        <w:t xml:space="preserve">note </w:t>
      </w:r>
      <w:r w:rsidR="00F12A33" w:rsidRPr="00526A20">
        <w:rPr>
          <w:rFonts w:cstheme="minorHAnsi"/>
        </w:rPr>
        <w:t>that there is built-in left truncation bias by study design</w:t>
      </w:r>
      <w:r w:rsidR="005129A0" w:rsidRPr="00526A20">
        <w:rPr>
          <w:rFonts w:cstheme="minorHAnsi"/>
        </w:rPr>
        <w:t>.</w:t>
      </w:r>
      <w:r w:rsidR="00F12A33" w:rsidRPr="00526A20">
        <w:rPr>
          <w:rFonts w:cstheme="minorHAnsi"/>
        </w:rPr>
        <w:t xml:space="preserve">  </w:t>
      </w:r>
      <w:r w:rsidR="00755383" w:rsidRPr="00526A20">
        <w:rPr>
          <w:rFonts w:cstheme="minorHAnsi"/>
        </w:rPr>
        <w:t>Other than restricting to those hired after the start of follow up, we did not address the healthy worker survivor effect</w:t>
      </w:r>
      <w:r w:rsidR="00517736" w:rsidRPr="00526A20">
        <w:rPr>
          <w:rFonts w:cstheme="minorHAnsi"/>
        </w:rPr>
        <w:t xml:space="preserve"> in this manuscript</w:t>
      </w:r>
      <w:r w:rsidR="00755383" w:rsidRPr="00526A20">
        <w:rPr>
          <w:rFonts w:cstheme="minorHAnsi"/>
        </w:rPr>
        <w:t xml:space="preserve">.    </w:t>
      </w:r>
    </w:p>
    <w:p w14:paraId="7F1697D1" w14:textId="77777777" w:rsidR="00616C0D" w:rsidRDefault="00616C0D" w:rsidP="00616C0D">
      <w:pPr>
        <w:widowControl w:val="0"/>
        <w:autoSpaceDE w:val="0"/>
        <w:autoSpaceDN w:val="0"/>
        <w:adjustRightInd w:val="0"/>
        <w:spacing w:after="0" w:line="360" w:lineRule="auto"/>
        <w:rPr>
          <w:rFonts w:cstheme="minorHAnsi"/>
          <w:color w:val="000000"/>
        </w:rPr>
      </w:pPr>
    </w:p>
    <w:p w14:paraId="2578F533" w14:textId="5C124EC3" w:rsidR="009154E4" w:rsidRPr="009154E4" w:rsidRDefault="005C691B" w:rsidP="00DE1F86">
      <w:pPr>
        <w:widowControl w:val="0"/>
        <w:autoSpaceDE w:val="0"/>
        <w:autoSpaceDN w:val="0"/>
        <w:adjustRightInd w:val="0"/>
        <w:spacing w:after="0" w:line="360" w:lineRule="auto"/>
        <w:rPr>
          <w:rFonts w:ascii="Calibri" w:hAnsi="Calibri" w:cs="Calibri"/>
          <w:noProof/>
          <w:szCs w:val="24"/>
        </w:rPr>
      </w:pPr>
      <w:r w:rsidRPr="00526A20">
        <w:rPr>
          <w:rFonts w:cstheme="minorHAnsi"/>
          <w:color w:val="000000"/>
        </w:rPr>
        <w:t xml:space="preserve">We report elevations in skin, breast and stomach cancer </w:t>
      </w:r>
      <w:r w:rsidR="004831AC">
        <w:rPr>
          <w:rFonts w:cstheme="minorHAnsi"/>
          <w:color w:val="000000"/>
        </w:rPr>
        <w:t xml:space="preserve">mortality </w:t>
      </w:r>
      <w:r w:rsidRPr="00526A20">
        <w:rPr>
          <w:rFonts w:cstheme="minorHAnsi"/>
          <w:color w:val="000000"/>
        </w:rPr>
        <w:t xml:space="preserve">from </w:t>
      </w:r>
      <w:r w:rsidR="00C8625A">
        <w:rPr>
          <w:rFonts w:cstheme="minorHAnsi"/>
          <w:color w:val="000000"/>
        </w:rPr>
        <w:t xml:space="preserve">long term </w:t>
      </w:r>
      <w:r w:rsidRPr="00526A20">
        <w:rPr>
          <w:rFonts w:cstheme="minorHAnsi"/>
          <w:color w:val="000000"/>
        </w:rPr>
        <w:t xml:space="preserve">occupational exposure to MWF. </w:t>
      </w:r>
      <w:r w:rsidR="00862F6A">
        <w:rPr>
          <w:rFonts w:cstheme="minorHAnsi"/>
          <w:color w:val="000000"/>
        </w:rPr>
        <w:t xml:space="preserve"> </w:t>
      </w:r>
      <w:r w:rsidR="004831AC">
        <w:rPr>
          <w:rFonts w:cstheme="minorHAnsi"/>
          <w:color w:val="000000"/>
        </w:rPr>
        <w:t>S</w:t>
      </w:r>
      <w:r w:rsidR="00C8625A">
        <w:rPr>
          <w:rFonts w:cstheme="minorHAnsi"/>
          <w:color w:val="000000"/>
        </w:rPr>
        <w:t xml:space="preserve">everal excess </w:t>
      </w:r>
      <w:r w:rsidR="009F2481">
        <w:rPr>
          <w:rFonts w:cstheme="minorHAnsi"/>
          <w:color w:val="000000"/>
        </w:rPr>
        <w:t xml:space="preserve">cancer </w:t>
      </w:r>
      <w:r w:rsidR="00C8625A">
        <w:rPr>
          <w:rFonts w:cstheme="minorHAnsi"/>
          <w:color w:val="000000"/>
        </w:rPr>
        <w:t xml:space="preserve">risks </w:t>
      </w:r>
      <w:r w:rsidR="004831AC">
        <w:rPr>
          <w:rFonts w:cstheme="minorHAnsi"/>
          <w:color w:val="000000"/>
        </w:rPr>
        <w:t xml:space="preserve">previously reported in this cohort </w:t>
      </w:r>
      <w:r w:rsidR="00587543">
        <w:rPr>
          <w:rFonts w:cstheme="minorHAnsi"/>
          <w:color w:val="000000"/>
        </w:rPr>
        <w:t xml:space="preserve">have become </w:t>
      </w:r>
      <w:r w:rsidR="00C8625A">
        <w:rPr>
          <w:rFonts w:cstheme="minorHAnsi"/>
          <w:color w:val="000000"/>
        </w:rPr>
        <w:t xml:space="preserve">closer to the null </w:t>
      </w:r>
      <w:r w:rsidR="00587543">
        <w:rPr>
          <w:rFonts w:cstheme="minorHAnsi"/>
          <w:color w:val="000000"/>
        </w:rPr>
        <w:t xml:space="preserve">with </w:t>
      </w:r>
      <w:r w:rsidR="00C8625A">
        <w:rPr>
          <w:rFonts w:cstheme="minorHAnsi"/>
          <w:color w:val="000000"/>
        </w:rPr>
        <w:t xml:space="preserve">extended follow-up. Before concluding that MWF </w:t>
      </w:r>
      <w:r w:rsidR="009F2481">
        <w:rPr>
          <w:rFonts w:cstheme="minorHAnsi"/>
          <w:color w:val="000000"/>
        </w:rPr>
        <w:t>exposure</w:t>
      </w:r>
      <w:r w:rsidR="00616C0D">
        <w:rPr>
          <w:rFonts w:cstheme="minorHAnsi"/>
          <w:color w:val="000000"/>
        </w:rPr>
        <w:t>s</w:t>
      </w:r>
      <w:r w:rsidR="009F2481">
        <w:rPr>
          <w:rFonts w:cstheme="minorHAnsi"/>
          <w:color w:val="000000"/>
        </w:rPr>
        <w:t xml:space="preserve"> </w:t>
      </w:r>
      <w:r w:rsidR="00616C0D">
        <w:rPr>
          <w:rFonts w:cstheme="minorHAnsi"/>
          <w:color w:val="000000"/>
        </w:rPr>
        <w:t xml:space="preserve">are not associated with </w:t>
      </w:r>
      <w:proofErr w:type="gramStart"/>
      <w:r w:rsidR="004831AC">
        <w:rPr>
          <w:rFonts w:cstheme="minorHAnsi"/>
          <w:color w:val="000000"/>
        </w:rPr>
        <w:t xml:space="preserve">other </w:t>
      </w:r>
      <w:r w:rsidR="00616C0D">
        <w:rPr>
          <w:rFonts w:cstheme="minorHAnsi"/>
          <w:color w:val="000000"/>
        </w:rPr>
        <w:t xml:space="preserve"> cancer</w:t>
      </w:r>
      <w:r w:rsidR="004831AC">
        <w:rPr>
          <w:rFonts w:cstheme="minorHAnsi"/>
          <w:color w:val="000000"/>
        </w:rPr>
        <w:t>s</w:t>
      </w:r>
      <w:proofErr w:type="gramEnd"/>
      <w:r w:rsidR="00616C0D">
        <w:rPr>
          <w:rFonts w:cstheme="minorHAnsi"/>
          <w:color w:val="000000"/>
        </w:rPr>
        <w:t xml:space="preserve">, </w:t>
      </w:r>
      <w:r w:rsidR="009F2481">
        <w:rPr>
          <w:rFonts w:cstheme="minorHAnsi"/>
          <w:color w:val="000000"/>
        </w:rPr>
        <w:t xml:space="preserve">possible </w:t>
      </w:r>
      <w:r w:rsidR="00C8625A">
        <w:rPr>
          <w:rFonts w:cstheme="minorHAnsi"/>
          <w:color w:val="000000"/>
        </w:rPr>
        <w:t>attenuat</w:t>
      </w:r>
      <w:r w:rsidR="009F2481">
        <w:rPr>
          <w:rFonts w:cstheme="minorHAnsi"/>
          <w:color w:val="000000"/>
        </w:rPr>
        <w:t>ion</w:t>
      </w:r>
      <w:r w:rsidR="00C8625A">
        <w:rPr>
          <w:rFonts w:cstheme="minorHAnsi"/>
          <w:color w:val="000000"/>
        </w:rPr>
        <w:t xml:space="preserve"> by the healthy worker survivor effect</w:t>
      </w:r>
      <w:r w:rsidR="00616C0D">
        <w:rPr>
          <w:rFonts w:cstheme="minorHAnsi"/>
          <w:color w:val="000000"/>
        </w:rPr>
        <w:t xml:space="preserve"> </w:t>
      </w:r>
      <w:r w:rsidR="004831AC">
        <w:rPr>
          <w:rFonts w:cstheme="minorHAnsi"/>
          <w:color w:val="000000"/>
        </w:rPr>
        <w:t xml:space="preserve">should </w:t>
      </w:r>
      <w:r w:rsidR="00616C0D">
        <w:rPr>
          <w:rFonts w:cstheme="minorHAnsi"/>
          <w:color w:val="000000"/>
        </w:rPr>
        <w:t xml:space="preserve">be </w:t>
      </w:r>
      <w:r w:rsidR="00F3656B">
        <w:rPr>
          <w:rFonts w:cstheme="minorHAnsi"/>
          <w:color w:val="000000"/>
        </w:rPr>
        <w:t>excluded</w:t>
      </w:r>
      <w:r w:rsidR="00587543">
        <w:rPr>
          <w:rFonts w:cstheme="minorHAnsi"/>
          <w:color w:val="000000"/>
        </w:rPr>
        <w:t>. If leaving work is</w:t>
      </w:r>
      <w:r w:rsidR="00C8625A">
        <w:rPr>
          <w:rFonts w:cstheme="minorHAnsi"/>
          <w:color w:val="000000"/>
        </w:rPr>
        <w:t xml:space="preserve"> a time </w:t>
      </w:r>
      <w:r w:rsidR="00587543">
        <w:rPr>
          <w:rFonts w:cstheme="minorHAnsi"/>
          <w:color w:val="000000"/>
        </w:rPr>
        <w:t xml:space="preserve">dependent </w:t>
      </w:r>
      <w:r w:rsidR="00C8625A">
        <w:rPr>
          <w:rFonts w:cstheme="minorHAnsi"/>
          <w:color w:val="000000"/>
        </w:rPr>
        <w:t>confounder</w:t>
      </w:r>
      <w:r w:rsidR="00587543">
        <w:rPr>
          <w:rFonts w:cstheme="minorHAnsi"/>
          <w:color w:val="000000"/>
        </w:rPr>
        <w:t xml:space="preserve"> of future exposure and the outcome</w:t>
      </w:r>
      <w:r w:rsidR="00F3656B">
        <w:rPr>
          <w:rFonts w:cstheme="minorHAnsi"/>
          <w:color w:val="000000"/>
        </w:rPr>
        <w:t xml:space="preserve"> and </w:t>
      </w:r>
      <w:r w:rsidR="00C8625A">
        <w:rPr>
          <w:rFonts w:cstheme="minorHAnsi"/>
          <w:color w:val="000000"/>
        </w:rPr>
        <w:t>caused by previous exposure</w:t>
      </w:r>
      <w:r w:rsidR="00587543">
        <w:rPr>
          <w:rFonts w:cstheme="minorHAnsi"/>
          <w:color w:val="000000"/>
        </w:rPr>
        <w:t xml:space="preserve">, then </w:t>
      </w:r>
      <w:r w:rsidR="00F3656B">
        <w:rPr>
          <w:rFonts w:cstheme="minorHAnsi"/>
          <w:color w:val="000000"/>
        </w:rPr>
        <w:t xml:space="preserve">the </w:t>
      </w:r>
      <w:r w:rsidR="00587543">
        <w:rPr>
          <w:rFonts w:cstheme="minorHAnsi"/>
          <w:color w:val="000000"/>
        </w:rPr>
        <w:t xml:space="preserve">Cox model </w:t>
      </w:r>
      <w:r w:rsidR="00F3656B">
        <w:rPr>
          <w:rFonts w:cstheme="minorHAnsi"/>
          <w:color w:val="000000"/>
        </w:rPr>
        <w:t xml:space="preserve">is not </w:t>
      </w:r>
      <w:r w:rsidR="00587543">
        <w:rPr>
          <w:rFonts w:cstheme="minorHAnsi"/>
          <w:color w:val="000000"/>
        </w:rPr>
        <w:t>adequate</w:t>
      </w:r>
      <w:r w:rsidR="00F3656B">
        <w:rPr>
          <w:rFonts w:cstheme="minorHAnsi"/>
          <w:color w:val="000000"/>
        </w:rPr>
        <w:t>.</w:t>
      </w:r>
      <w:r w:rsidR="009154E4">
        <w:rPr>
          <w:rFonts w:cstheme="minorHAnsi"/>
          <w:color w:val="000000"/>
        </w:rPr>
        <w:fldChar w:fldCharType="begin" w:fldLock="1"/>
      </w:r>
      <w:r w:rsidR="009154E4">
        <w:rPr>
          <w:rFonts w:cstheme="minorHAnsi"/>
          <w:color w:val="000000"/>
        </w:rPr>
        <w:instrText>ADDIN CSL_CITATION {"citationItems":[{"id":"ITEM-1","itemData":{"author":[{"dropping-particle":"","family":"Robins","given":"J","non-dropping-particle":"","parse-names":false,"suffix":""},{"dropping-particle":"","family":"Hernan","given":"M","non-dropping-particle":"","parse-names":false,"suffix":""}],"container-title":"Advances in Longitudinal Data Analysis","editor":[{"dropping-particle":"","family":"Fitzmaurice","given":"G","non-dropping-particle":"","parse-names":false,"suffix":""},{"dropping-particle":"","family":"Davidian","given":"M","non-dropping-particle":"","parse-names":false,"suffix":""},{"dropping-particle":"","family":"Verbeke","given":"G","non-dropping-particle":"","parse-names":false,"suffix":""},{"dropping-particle":"","family":"Molenberghs","given":"G","non-dropping-particle":"","parse-names":false,"suffix":""}],"id":"ITEM-1","issued":{"date-parts":[["2009"]]},"page":"553-9","publisher":"Chapman &amp; Hall","title":"Estimation of causal effects of time-varying exposures.","type":"chapter"},"uris":["http://www.mendeley.com/documents/?uuid=c722b069-8baf-4e40-aaf1-824d92622c4f"]}],"mendeley":{"formattedCitation":"&lt;sup&gt;36&lt;/sup&gt;","plainTextFormattedCitation":"36","previouslyFormattedCitation":"&lt;sup&gt;36&lt;/sup&gt;"},"properties":{"noteIndex":0},"schema":"https://github.com/citation-style-language/schema/raw/master/csl-citation.json"}</w:instrText>
      </w:r>
      <w:r w:rsidR="009154E4">
        <w:rPr>
          <w:rFonts w:cstheme="minorHAnsi"/>
          <w:color w:val="000000"/>
        </w:rPr>
        <w:fldChar w:fldCharType="separate"/>
      </w:r>
      <w:r w:rsidR="009154E4" w:rsidRPr="009154E4">
        <w:rPr>
          <w:rFonts w:cstheme="minorHAnsi"/>
          <w:noProof/>
          <w:color w:val="000000"/>
          <w:vertAlign w:val="superscript"/>
        </w:rPr>
        <w:t>36</w:t>
      </w:r>
      <w:r w:rsidR="009154E4">
        <w:rPr>
          <w:rFonts w:cstheme="minorHAnsi"/>
          <w:color w:val="000000"/>
        </w:rPr>
        <w:fldChar w:fldCharType="end"/>
      </w:r>
      <w:r w:rsidR="00F3656B">
        <w:rPr>
          <w:rFonts w:cstheme="minorHAnsi"/>
          <w:color w:val="000000"/>
        </w:rPr>
        <w:t xml:space="preserve"> </w:t>
      </w:r>
      <w:r w:rsidR="009F2481">
        <w:rPr>
          <w:rFonts w:cstheme="minorHAnsi"/>
          <w:color w:val="000000"/>
        </w:rPr>
        <w:t xml:space="preserve">Despite the </w:t>
      </w:r>
      <w:r w:rsidR="009409BE">
        <w:rPr>
          <w:rFonts w:cstheme="minorHAnsi"/>
          <w:color w:val="000000"/>
        </w:rPr>
        <w:t xml:space="preserve">extensive </w:t>
      </w:r>
      <w:r w:rsidR="009F2481">
        <w:rPr>
          <w:rFonts w:cstheme="minorHAnsi"/>
          <w:color w:val="000000"/>
        </w:rPr>
        <w:t xml:space="preserve">exposure assessment, </w:t>
      </w:r>
      <w:r w:rsidR="009409BE">
        <w:rPr>
          <w:rFonts w:cstheme="minorHAnsi"/>
          <w:color w:val="000000"/>
        </w:rPr>
        <w:t xml:space="preserve">large </w:t>
      </w:r>
      <w:r w:rsidR="009F2481">
        <w:rPr>
          <w:rFonts w:cstheme="minorHAnsi"/>
          <w:color w:val="000000"/>
        </w:rPr>
        <w:t xml:space="preserve">sample size and </w:t>
      </w:r>
      <w:r w:rsidR="009409BE">
        <w:rPr>
          <w:rFonts w:cstheme="minorHAnsi"/>
          <w:color w:val="000000"/>
        </w:rPr>
        <w:t xml:space="preserve">long </w:t>
      </w:r>
      <w:r w:rsidR="009F2481">
        <w:rPr>
          <w:rFonts w:cstheme="minorHAnsi"/>
          <w:color w:val="000000"/>
        </w:rPr>
        <w:t xml:space="preserve">follow-up, </w:t>
      </w:r>
      <w:r w:rsidR="00587543">
        <w:rPr>
          <w:rFonts w:cstheme="minorHAnsi"/>
          <w:color w:val="000000"/>
        </w:rPr>
        <w:t>causal inference methods such as g-methods</w:t>
      </w:r>
      <w:r w:rsidR="009154E4">
        <w:rPr>
          <w:rFonts w:cstheme="minorHAnsi"/>
          <w:color w:val="000000"/>
        </w:rPr>
        <w:fldChar w:fldCharType="begin" w:fldLock="1"/>
      </w:r>
      <w:r w:rsidR="009154E4">
        <w:rPr>
          <w:rFonts w:cstheme="minorHAnsi"/>
          <w:color w:val="000000"/>
        </w:rPr>
        <w:instrText>ADDIN CSL_CITATION {"citationItems":[{"id":"ITEM-1","itemData":{"DOI":"10.1093/ije/dyw323","ISSN":"14643685","abstract":"Robins' generalized methods (g methods) provide consistent estimates of contrasts (e.g. differences, ratios) of potential outcomes under a less restrictive set of identification conditions than do standard regression methods (e.g. linear, logistic, Cox regression). Uptake of g methods by epidemiologists has been hampered by limitations in understanding both conceptual and technical details. We present a simple worked example that illustrates basic concepts, while minimizing technical complications.","author":[{"dropping-particle":"","family":"Naimi","given":"Ashley I.","non-dropping-particle":"","parse-names":false,"suffix":""},{"dropping-particle":"","family":"Cole","given":"Stephen R.","non-dropping-particle":"","parse-names":false,"suffix":""},{"dropping-particle":"","family":"Kennedy","given":"Edward H.","non-dropping-particle":"","parse-names":false,"suffix":""}],"container-title":"International Journal of Epidemiology","id":"ITEM-1","issue":"2","issued":{"date-parts":[["2017"]]},"page":"756-762","title":"An introduction to g methods","type":"article-journal","volume":"46"},"uris":["http://www.mendeley.com/documents/?uuid=b5920242-4632-4afd-8a8f-61c97b0ba17e"]}],"mendeley":{"formattedCitation":"&lt;sup&gt;37&lt;/sup&gt;","plainTextFormattedCitation":"37"},"properties":{"noteIndex":0},"schema":"https://github.com/citation-style-language/schema/raw/master/csl-citation.json"}</w:instrText>
      </w:r>
      <w:r w:rsidR="009154E4">
        <w:rPr>
          <w:rFonts w:cstheme="minorHAnsi"/>
          <w:color w:val="000000"/>
        </w:rPr>
        <w:fldChar w:fldCharType="separate"/>
      </w:r>
      <w:r w:rsidR="009154E4" w:rsidRPr="009154E4">
        <w:rPr>
          <w:rFonts w:cstheme="minorHAnsi"/>
          <w:noProof/>
          <w:color w:val="000000"/>
          <w:vertAlign w:val="superscript"/>
        </w:rPr>
        <w:t>37</w:t>
      </w:r>
      <w:r w:rsidR="009154E4">
        <w:rPr>
          <w:rFonts w:cstheme="minorHAnsi"/>
          <w:color w:val="000000"/>
        </w:rPr>
        <w:fldChar w:fldCharType="end"/>
      </w:r>
      <w:r w:rsidR="00587543">
        <w:rPr>
          <w:rFonts w:cstheme="minorHAnsi"/>
          <w:color w:val="000000"/>
        </w:rPr>
        <w:t xml:space="preserve"> </w:t>
      </w:r>
      <w:r w:rsidR="009409BE">
        <w:rPr>
          <w:rFonts w:cstheme="minorHAnsi"/>
          <w:color w:val="000000"/>
        </w:rPr>
        <w:t xml:space="preserve">may also be </w:t>
      </w:r>
      <w:r w:rsidR="00587543">
        <w:rPr>
          <w:rFonts w:cstheme="minorHAnsi"/>
          <w:color w:val="000000"/>
        </w:rPr>
        <w:t xml:space="preserve">necessary </w:t>
      </w:r>
      <w:r w:rsidRPr="00526A20">
        <w:rPr>
          <w:rFonts w:cstheme="minorHAnsi"/>
          <w:color w:val="000000"/>
        </w:rPr>
        <w:t xml:space="preserve">to </w:t>
      </w:r>
      <w:r w:rsidR="00F3656B">
        <w:rPr>
          <w:rFonts w:cstheme="minorHAnsi"/>
          <w:color w:val="000000"/>
        </w:rPr>
        <w:t xml:space="preserve">avoid underestimation. </w:t>
      </w:r>
      <w:r>
        <w:rPr>
          <w:rFonts w:ascii="Arial" w:hAnsi="Arial" w:cs="Arial"/>
          <w:color w:val="000000"/>
        </w:rPr>
        <w:t xml:space="preserve">  </w:t>
      </w:r>
      <w:r w:rsidR="002C3672">
        <w:br w:type="page"/>
      </w:r>
      <w:r w:rsidR="0050598C">
        <w:lastRenderedPageBreak/>
        <w:fldChar w:fldCharType="begin" w:fldLock="1"/>
      </w:r>
      <w:r w:rsidR="0050598C">
        <w:instrText xml:space="preserve">ADDIN Mendeley Bibliography CSL_BIBLIOGRAPHY </w:instrText>
      </w:r>
      <w:r w:rsidR="0050598C">
        <w:fldChar w:fldCharType="separate"/>
      </w:r>
      <w:r w:rsidR="009154E4" w:rsidRPr="009154E4">
        <w:rPr>
          <w:rFonts w:ascii="Calibri" w:hAnsi="Calibri" w:cs="Calibri"/>
          <w:noProof/>
          <w:szCs w:val="24"/>
        </w:rPr>
        <w:t>1.</w:t>
      </w:r>
      <w:r w:rsidR="009154E4" w:rsidRPr="009154E4">
        <w:rPr>
          <w:rFonts w:ascii="Calibri" w:hAnsi="Calibri" w:cs="Calibri"/>
          <w:noProof/>
          <w:szCs w:val="24"/>
        </w:rPr>
        <w:tab/>
        <w:t xml:space="preserve">EPA. National Ambient Air Quality Standards (NAAQS). </w:t>
      </w:r>
      <w:r w:rsidR="009154E4" w:rsidRPr="009154E4">
        <w:rPr>
          <w:rFonts w:ascii="Calibri" w:hAnsi="Calibri" w:cs="Calibri"/>
          <w:i/>
          <w:iCs/>
          <w:noProof/>
          <w:szCs w:val="24"/>
        </w:rPr>
        <w:t>Federal Register</w:t>
      </w:r>
      <w:r w:rsidR="009154E4" w:rsidRPr="009154E4">
        <w:rPr>
          <w:rFonts w:ascii="Calibri" w:hAnsi="Calibri" w:cs="Calibri"/>
          <w:noProof/>
          <w:szCs w:val="24"/>
        </w:rPr>
        <w:t xml:space="preserve"> (2008). Available at: https://19january2017snapshot.epa.gov/criteria-air-pollutants_.html. </w:t>
      </w:r>
    </w:p>
    <w:p w14:paraId="2C635A21"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w:t>
      </w:r>
      <w:r w:rsidRPr="009154E4">
        <w:rPr>
          <w:rFonts w:ascii="Calibri" w:hAnsi="Calibri" w:cs="Calibri"/>
          <w:noProof/>
          <w:szCs w:val="24"/>
        </w:rPr>
        <w:tab/>
        <w:t xml:space="preserve">IARC. </w:t>
      </w:r>
      <w:r w:rsidRPr="009154E4">
        <w:rPr>
          <w:rFonts w:ascii="Calibri" w:hAnsi="Calibri" w:cs="Calibri"/>
          <w:i/>
          <w:iCs/>
          <w:noProof/>
          <w:szCs w:val="24"/>
        </w:rPr>
        <w:t>N-nitrosodiethanolamine. In ‘“IARC Monographs on the Evaluation of the Carcinogenic Risk of Chemicals to Humans, Some N-Nitroso Compounds.”’</w:t>
      </w:r>
      <w:r w:rsidRPr="009154E4">
        <w:rPr>
          <w:rFonts w:ascii="Calibri" w:hAnsi="Calibri" w:cs="Calibri"/>
          <w:noProof/>
          <w:szCs w:val="24"/>
        </w:rPr>
        <w:t xml:space="preserve"> (1978).</w:t>
      </w:r>
    </w:p>
    <w:p w14:paraId="7A856B18"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3.</w:t>
      </w:r>
      <w:r w:rsidRPr="009154E4">
        <w:rPr>
          <w:rFonts w:ascii="Calibri" w:hAnsi="Calibri" w:cs="Calibri"/>
          <w:noProof/>
          <w:szCs w:val="24"/>
        </w:rPr>
        <w:tab/>
        <w:t>IARC. Monograph 34: polynuclear aromatic compounds, Part3, industrial exposures in aluminum production, coal gasification, coke production, and iron and steel founding. Genevia: World Health Organization, 1984.</w:t>
      </w:r>
    </w:p>
    <w:p w14:paraId="6B6A6004"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4.</w:t>
      </w:r>
      <w:r w:rsidRPr="009154E4">
        <w:rPr>
          <w:rFonts w:ascii="Calibri" w:hAnsi="Calibri" w:cs="Calibri"/>
          <w:noProof/>
          <w:szCs w:val="24"/>
        </w:rPr>
        <w:tab/>
        <w:t xml:space="preserve">Calvert, G. M., Ward, E., Schnorr, T. M. &amp; Fine, L. J. to Metalworking Fluids : A Systematic Review. </w:t>
      </w:r>
      <w:r w:rsidRPr="009154E4">
        <w:rPr>
          <w:rFonts w:ascii="Calibri" w:hAnsi="Calibri" w:cs="Calibri"/>
          <w:i/>
          <w:iCs/>
          <w:noProof/>
          <w:szCs w:val="24"/>
        </w:rPr>
        <w:t>Am. J. Ind. Med.</w:t>
      </w:r>
      <w:r w:rsidRPr="009154E4">
        <w:rPr>
          <w:rFonts w:ascii="Calibri" w:hAnsi="Calibri" w:cs="Calibri"/>
          <w:noProof/>
          <w:szCs w:val="24"/>
        </w:rPr>
        <w:t xml:space="preserve"> </w:t>
      </w:r>
      <w:r w:rsidRPr="009154E4">
        <w:rPr>
          <w:rFonts w:ascii="Calibri" w:hAnsi="Calibri" w:cs="Calibri"/>
          <w:b/>
          <w:bCs/>
          <w:noProof/>
          <w:szCs w:val="24"/>
        </w:rPr>
        <w:t>292</w:t>
      </w:r>
      <w:r w:rsidRPr="009154E4">
        <w:rPr>
          <w:rFonts w:ascii="Calibri" w:hAnsi="Calibri" w:cs="Calibri"/>
          <w:noProof/>
          <w:szCs w:val="24"/>
        </w:rPr>
        <w:t>, 282–292 (1998).</w:t>
      </w:r>
    </w:p>
    <w:p w14:paraId="6AF273A9"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5.</w:t>
      </w:r>
      <w:r w:rsidRPr="009154E4">
        <w:rPr>
          <w:rFonts w:ascii="Calibri" w:hAnsi="Calibri" w:cs="Calibri"/>
          <w:noProof/>
          <w:szCs w:val="24"/>
        </w:rPr>
        <w:tab/>
        <w:t xml:space="preserve">NIOSH. </w:t>
      </w:r>
      <w:r w:rsidRPr="009154E4">
        <w:rPr>
          <w:rFonts w:ascii="Calibri" w:hAnsi="Calibri" w:cs="Calibri"/>
          <w:i/>
          <w:iCs/>
          <w:noProof/>
          <w:szCs w:val="24"/>
        </w:rPr>
        <w:t>Criteria for a Recommended Standard: Occupational Exposure to metalworking Fluids</w:t>
      </w:r>
      <w:r w:rsidRPr="009154E4">
        <w:rPr>
          <w:rFonts w:ascii="Calibri" w:hAnsi="Calibri" w:cs="Calibri"/>
          <w:noProof/>
          <w:szCs w:val="24"/>
        </w:rPr>
        <w:t>. 98–102 (1998).</w:t>
      </w:r>
    </w:p>
    <w:p w14:paraId="724BFE1F"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6.</w:t>
      </w:r>
      <w:r w:rsidRPr="009154E4">
        <w:rPr>
          <w:rFonts w:ascii="Calibri" w:hAnsi="Calibri" w:cs="Calibri"/>
          <w:noProof/>
          <w:szCs w:val="24"/>
        </w:rPr>
        <w:tab/>
        <w:t xml:space="preserve">Mirer, F. E. New evidence on the health hazards and control of metalworking fluids since completion of the osha advisory committee report. </w:t>
      </w:r>
      <w:r w:rsidRPr="009154E4">
        <w:rPr>
          <w:rFonts w:ascii="Calibri" w:hAnsi="Calibri" w:cs="Calibri"/>
          <w:i/>
          <w:iCs/>
          <w:noProof/>
          <w:szCs w:val="24"/>
        </w:rPr>
        <w:t>Am. J. Ind. Med.</w:t>
      </w:r>
      <w:r w:rsidRPr="009154E4">
        <w:rPr>
          <w:rFonts w:ascii="Calibri" w:hAnsi="Calibri" w:cs="Calibri"/>
          <w:noProof/>
          <w:szCs w:val="24"/>
        </w:rPr>
        <w:t xml:space="preserve"> </w:t>
      </w:r>
      <w:r w:rsidRPr="009154E4">
        <w:rPr>
          <w:rFonts w:ascii="Calibri" w:hAnsi="Calibri" w:cs="Calibri"/>
          <w:b/>
          <w:bCs/>
          <w:noProof/>
          <w:szCs w:val="24"/>
        </w:rPr>
        <w:t>53</w:t>
      </w:r>
      <w:r w:rsidRPr="009154E4">
        <w:rPr>
          <w:rFonts w:ascii="Calibri" w:hAnsi="Calibri" w:cs="Calibri"/>
          <w:noProof/>
          <w:szCs w:val="24"/>
        </w:rPr>
        <w:t>, 792–801 (2010).</w:t>
      </w:r>
    </w:p>
    <w:p w14:paraId="6860E278"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7.</w:t>
      </w:r>
      <w:r w:rsidRPr="009154E4">
        <w:rPr>
          <w:rFonts w:ascii="Calibri" w:hAnsi="Calibri" w:cs="Calibri"/>
          <w:noProof/>
          <w:szCs w:val="24"/>
        </w:rPr>
        <w:tab/>
        <w:t xml:space="preserve">Mirer, F. Updated epidemiology of workers exposed to metalworking fluids provides sufficient evidence for carcinogenicity. </w:t>
      </w:r>
      <w:r w:rsidRPr="009154E4">
        <w:rPr>
          <w:rFonts w:ascii="Calibri" w:hAnsi="Calibri" w:cs="Calibri"/>
          <w:i/>
          <w:iCs/>
          <w:noProof/>
          <w:szCs w:val="24"/>
        </w:rPr>
        <w:t>Appl Occup Env. Hyg</w:t>
      </w:r>
      <w:r w:rsidRPr="009154E4">
        <w:rPr>
          <w:rFonts w:ascii="Calibri" w:hAnsi="Calibri" w:cs="Calibri"/>
          <w:noProof/>
          <w:szCs w:val="24"/>
        </w:rPr>
        <w:t xml:space="preserve"> </w:t>
      </w:r>
      <w:r w:rsidRPr="009154E4">
        <w:rPr>
          <w:rFonts w:ascii="Calibri" w:hAnsi="Calibri" w:cs="Calibri"/>
          <w:b/>
          <w:bCs/>
          <w:noProof/>
          <w:szCs w:val="24"/>
        </w:rPr>
        <w:t>18</w:t>
      </w:r>
      <w:r w:rsidRPr="009154E4">
        <w:rPr>
          <w:rFonts w:ascii="Calibri" w:hAnsi="Calibri" w:cs="Calibri"/>
          <w:noProof/>
          <w:szCs w:val="24"/>
        </w:rPr>
        <w:t>, 902–912 (2003).</w:t>
      </w:r>
    </w:p>
    <w:p w14:paraId="67DD157F"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8.</w:t>
      </w:r>
      <w:r w:rsidRPr="009154E4">
        <w:rPr>
          <w:rFonts w:ascii="Calibri" w:hAnsi="Calibri" w:cs="Calibri"/>
          <w:noProof/>
          <w:szCs w:val="24"/>
        </w:rPr>
        <w:tab/>
        <w:t xml:space="preserve">Savitz, D. A. Epidemiologic evidence on the carcinogenicity of metalworking fluids. </w:t>
      </w:r>
      <w:r w:rsidRPr="009154E4">
        <w:rPr>
          <w:rFonts w:ascii="Calibri" w:hAnsi="Calibri" w:cs="Calibri"/>
          <w:i/>
          <w:iCs/>
          <w:noProof/>
          <w:szCs w:val="24"/>
        </w:rPr>
        <w:t>Appl. Occup. Environ. Hyg.</w:t>
      </w:r>
      <w:r w:rsidRPr="009154E4">
        <w:rPr>
          <w:rFonts w:ascii="Calibri" w:hAnsi="Calibri" w:cs="Calibri"/>
          <w:noProof/>
          <w:szCs w:val="24"/>
        </w:rPr>
        <w:t xml:space="preserve"> </w:t>
      </w:r>
      <w:r w:rsidRPr="009154E4">
        <w:rPr>
          <w:rFonts w:ascii="Calibri" w:hAnsi="Calibri" w:cs="Calibri"/>
          <w:b/>
          <w:bCs/>
          <w:noProof/>
          <w:szCs w:val="24"/>
        </w:rPr>
        <w:t>18</w:t>
      </w:r>
      <w:r w:rsidRPr="009154E4">
        <w:rPr>
          <w:rFonts w:ascii="Calibri" w:hAnsi="Calibri" w:cs="Calibri"/>
          <w:noProof/>
          <w:szCs w:val="24"/>
        </w:rPr>
        <w:t>, 913–920 (2003).</w:t>
      </w:r>
    </w:p>
    <w:p w14:paraId="278E854D"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9.</w:t>
      </w:r>
      <w:r w:rsidRPr="009154E4">
        <w:rPr>
          <w:rFonts w:ascii="Calibri" w:hAnsi="Calibri" w:cs="Calibri"/>
          <w:noProof/>
          <w:szCs w:val="24"/>
        </w:rPr>
        <w:tab/>
        <w:t xml:space="preserve">Park, R. M. Risk assessment for metalworking fluids and cancer outcomes. </w:t>
      </w:r>
      <w:r w:rsidRPr="009154E4">
        <w:rPr>
          <w:rFonts w:ascii="Calibri" w:hAnsi="Calibri" w:cs="Calibri"/>
          <w:i/>
          <w:iCs/>
          <w:noProof/>
          <w:szCs w:val="24"/>
        </w:rPr>
        <w:t>Am. J. Ind. Med.</w:t>
      </w:r>
      <w:r w:rsidRPr="009154E4">
        <w:rPr>
          <w:rFonts w:ascii="Calibri" w:hAnsi="Calibri" w:cs="Calibri"/>
          <w:noProof/>
          <w:szCs w:val="24"/>
        </w:rPr>
        <w:t xml:space="preserve"> </w:t>
      </w:r>
      <w:r w:rsidRPr="009154E4">
        <w:rPr>
          <w:rFonts w:ascii="Calibri" w:hAnsi="Calibri" w:cs="Calibri"/>
          <w:b/>
          <w:bCs/>
          <w:noProof/>
          <w:szCs w:val="24"/>
        </w:rPr>
        <w:t>61</w:t>
      </w:r>
      <w:r w:rsidRPr="009154E4">
        <w:rPr>
          <w:rFonts w:ascii="Calibri" w:hAnsi="Calibri" w:cs="Calibri"/>
          <w:noProof/>
          <w:szCs w:val="24"/>
        </w:rPr>
        <w:t>, 198–203 (2018).</w:t>
      </w:r>
    </w:p>
    <w:p w14:paraId="219C9E7C"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10.</w:t>
      </w:r>
      <w:r w:rsidRPr="009154E4">
        <w:rPr>
          <w:rFonts w:ascii="Calibri" w:hAnsi="Calibri" w:cs="Calibri"/>
          <w:noProof/>
          <w:szCs w:val="24"/>
        </w:rPr>
        <w:tab/>
        <w:t xml:space="preserve">Eisen, E. A., Tolbert, P. E., Monson, R. R. &amp; Smith, T. J. Mortality studies of machining fluid exposure in the automobile industry I: A standardized mortality ratio analysis. </w:t>
      </w:r>
      <w:r w:rsidRPr="009154E4">
        <w:rPr>
          <w:rFonts w:ascii="Calibri" w:hAnsi="Calibri" w:cs="Calibri"/>
          <w:i/>
          <w:iCs/>
          <w:noProof/>
          <w:szCs w:val="24"/>
        </w:rPr>
        <w:t>Am. J. Ind. Med.</w:t>
      </w:r>
      <w:r w:rsidRPr="009154E4">
        <w:rPr>
          <w:rFonts w:ascii="Calibri" w:hAnsi="Calibri" w:cs="Calibri"/>
          <w:noProof/>
          <w:szCs w:val="24"/>
        </w:rPr>
        <w:t xml:space="preserve"> </w:t>
      </w:r>
      <w:r w:rsidRPr="009154E4">
        <w:rPr>
          <w:rFonts w:ascii="Calibri" w:hAnsi="Calibri" w:cs="Calibri"/>
          <w:b/>
          <w:bCs/>
          <w:noProof/>
          <w:szCs w:val="24"/>
        </w:rPr>
        <w:t>22</w:t>
      </w:r>
      <w:r w:rsidRPr="009154E4">
        <w:rPr>
          <w:rFonts w:ascii="Calibri" w:hAnsi="Calibri" w:cs="Calibri"/>
          <w:noProof/>
          <w:szCs w:val="24"/>
        </w:rPr>
        <w:t>, (1992).</w:t>
      </w:r>
    </w:p>
    <w:p w14:paraId="1078C7C7"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11.</w:t>
      </w:r>
      <w:r w:rsidRPr="009154E4">
        <w:rPr>
          <w:rFonts w:ascii="Calibri" w:hAnsi="Calibri" w:cs="Calibri"/>
          <w:noProof/>
          <w:szCs w:val="24"/>
        </w:rPr>
        <w:tab/>
        <w:t xml:space="preserve">Eisen, E. A. </w:t>
      </w:r>
      <w:r w:rsidRPr="009154E4">
        <w:rPr>
          <w:rFonts w:ascii="Calibri" w:hAnsi="Calibri" w:cs="Calibri"/>
          <w:i/>
          <w:iCs/>
          <w:noProof/>
          <w:szCs w:val="24"/>
        </w:rPr>
        <w:t>et al.</w:t>
      </w:r>
      <w:r w:rsidRPr="009154E4">
        <w:rPr>
          <w:rFonts w:ascii="Calibri" w:hAnsi="Calibri" w:cs="Calibri"/>
          <w:noProof/>
          <w:szCs w:val="24"/>
        </w:rPr>
        <w:t xml:space="preserve"> Exposure-response models based on extended follow-up of a cohort mortality study in the automobile industry. </w:t>
      </w:r>
      <w:r w:rsidRPr="009154E4">
        <w:rPr>
          <w:rFonts w:ascii="Calibri" w:hAnsi="Calibri" w:cs="Calibri"/>
          <w:i/>
          <w:iCs/>
          <w:noProof/>
          <w:szCs w:val="24"/>
        </w:rPr>
        <w:t>Scand. J. Work. Environ. Heal.</w:t>
      </w:r>
      <w:r w:rsidRPr="009154E4">
        <w:rPr>
          <w:rFonts w:ascii="Calibri" w:hAnsi="Calibri" w:cs="Calibri"/>
          <w:noProof/>
          <w:szCs w:val="24"/>
        </w:rPr>
        <w:t xml:space="preserve"> </w:t>
      </w:r>
      <w:r w:rsidRPr="009154E4">
        <w:rPr>
          <w:rFonts w:ascii="Calibri" w:hAnsi="Calibri" w:cs="Calibri"/>
          <w:b/>
          <w:bCs/>
          <w:noProof/>
          <w:szCs w:val="24"/>
        </w:rPr>
        <w:t>27</w:t>
      </w:r>
      <w:r w:rsidRPr="009154E4">
        <w:rPr>
          <w:rFonts w:ascii="Calibri" w:hAnsi="Calibri" w:cs="Calibri"/>
          <w:noProof/>
          <w:szCs w:val="24"/>
        </w:rPr>
        <w:t>, (2001).</w:t>
      </w:r>
    </w:p>
    <w:p w14:paraId="0494D0C6"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12.</w:t>
      </w:r>
      <w:r w:rsidRPr="009154E4">
        <w:rPr>
          <w:rFonts w:ascii="Calibri" w:hAnsi="Calibri" w:cs="Calibri"/>
          <w:noProof/>
          <w:szCs w:val="24"/>
        </w:rPr>
        <w:tab/>
        <w:t xml:space="preserve">Mehta, A. J. </w:t>
      </w:r>
      <w:r w:rsidRPr="009154E4">
        <w:rPr>
          <w:rFonts w:ascii="Calibri" w:hAnsi="Calibri" w:cs="Calibri"/>
          <w:i/>
          <w:iCs/>
          <w:noProof/>
          <w:szCs w:val="24"/>
        </w:rPr>
        <w:t>et al.</w:t>
      </w:r>
      <w:r w:rsidRPr="009154E4">
        <w:rPr>
          <w:rFonts w:ascii="Calibri" w:hAnsi="Calibri" w:cs="Calibri"/>
          <w:noProof/>
          <w:szCs w:val="24"/>
        </w:rPr>
        <w:t xml:space="preserve"> Reduced lung cancer mortality and exposure to synthetic fluids and biocide in the auto manufacturing industry. </w:t>
      </w:r>
      <w:r w:rsidRPr="009154E4">
        <w:rPr>
          <w:rFonts w:ascii="Calibri" w:hAnsi="Calibri" w:cs="Calibri"/>
          <w:i/>
          <w:iCs/>
          <w:noProof/>
          <w:szCs w:val="24"/>
        </w:rPr>
        <w:t>Scand. J. Work. Environ. Heal.</w:t>
      </w:r>
      <w:r w:rsidRPr="009154E4">
        <w:rPr>
          <w:rFonts w:ascii="Calibri" w:hAnsi="Calibri" w:cs="Calibri"/>
          <w:noProof/>
          <w:szCs w:val="24"/>
        </w:rPr>
        <w:t xml:space="preserve"> </w:t>
      </w:r>
      <w:r w:rsidRPr="009154E4">
        <w:rPr>
          <w:rFonts w:ascii="Calibri" w:hAnsi="Calibri" w:cs="Calibri"/>
          <w:b/>
          <w:bCs/>
          <w:noProof/>
          <w:szCs w:val="24"/>
        </w:rPr>
        <w:t>36</w:t>
      </w:r>
      <w:r w:rsidRPr="009154E4">
        <w:rPr>
          <w:rFonts w:ascii="Calibri" w:hAnsi="Calibri" w:cs="Calibri"/>
          <w:noProof/>
          <w:szCs w:val="24"/>
        </w:rPr>
        <w:t>, (2010).</w:t>
      </w:r>
    </w:p>
    <w:p w14:paraId="5C19E73D"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13.</w:t>
      </w:r>
      <w:r w:rsidRPr="009154E4">
        <w:rPr>
          <w:rFonts w:ascii="Calibri" w:hAnsi="Calibri" w:cs="Calibri"/>
          <w:noProof/>
          <w:szCs w:val="24"/>
        </w:rPr>
        <w:tab/>
        <w:t xml:space="preserve">Garcia, E. </w:t>
      </w:r>
      <w:r w:rsidRPr="009154E4">
        <w:rPr>
          <w:rFonts w:ascii="Calibri" w:hAnsi="Calibri" w:cs="Calibri"/>
          <w:i/>
          <w:iCs/>
          <w:noProof/>
          <w:szCs w:val="24"/>
        </w:rPr>
        <w:t>et al.</w:t>
      </w:r>
      <w:r w:rsidRPr="009154E4">
        <w:rPr>
          <w:rFonts w:ascii="Calibri" w:hAnsi="Calibri" w:cs="Calibri"/>
          <w:noProof/>
          <w:szCs w:val="24"/>
        </w:rPr>
        <w:t xml:space="preserve"> Lung cancer mortality and exposure to synthetic metalworking fluid and biocides: Controlling for the healthy worker survivor effect. </w:t>
      </w:r>
      <w:r w:rsidRPr="009154E4">
        <w:rPr>
          <w:rFonts w:ascii="Calibri" w:hAnsi="Calibri" w:cs="Calibri"/>
          <w:i/>
          <w:iCs/>
          <w:noProof/>
          <w:szCs w:val="24"/>
        </w:rPr>
        <w:t>Occup. Environ. Med.</w:t>
      </w:r>
      <w:r w:rsidRPr="009154E4">
        <w:rPr>
          <w:rFonts w:ascii="Calibri" w:hAnsi="Calibri" w:cs="Calibri"/>
          <w:noProof/>
          <w:szCs w:val="24"/>
        </w:rPr>
        <w:t xml:space="preserve"> (2018). doi:10.1136/oemed-2017-104812</w:t>
      </w:r>
    </w:p>
    <w:p w14:paraId="68C8E88C"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14.</w:t>
      </w:r>
      <w:r w:rsidRPr="009154E4">
        <w:rPr>
          <w:rFonts w:ascii="Calibri" w:hAnsi="Calibri" w:cs="Calibri"/>
          <w:noProof/>
          <w:szCs w:val="24"/>
        </w:rPr>
        <w:tab/>
        <w:t xml:space="preserve">Zeka, A., Eisen, E. A., Kriebel, D., Gore, R. &amp; Wegman, D. H. Risk of upper aerodigestive tract cancers in a case-cohort study of autoworkers exposed to metalworking fluids. </w:t>
      </w:r>
      <w:r w:rsidRPr="009154E4">
        <w:rPr>
          <w:rFonts w:ascii="Calibri" w:hAnsi="Calibri" w:cs="Calibri"/>
          <w:i/>
          <w:iCs/>
          <w:noProof/>
          <w:szCs w:val="24"/>
        </w:rPr>
        <w:t>Occup. Environ. Med.</w:t>
      </w:r>
      <w:r w:rsidRPr="009154E4">
        <w:rPr>
          <w:rFonts w:ascii="Calibri" w:hAnsi="Calibri" w:cs="Calibri"/>
          <w:noProof/>
          <w:szCs w:val="24"/>
        </w:rPr>
        <w:t xml:space="preserve"> </w:t>
      </w:r>
      <w:r w:rsidRPr="009154E4">
        <w:rPr>
          <w:rFonts w:ascii="Calibri" w:hAnsi="Calibri" w:cs="Calibri"/>
          <w:b/>
          <w:bCs/>
          <w:noProof/>
          <w:szCs w:val="24"/>
        </w:rPr>
        <w:t>61</w:t>
      </w:r>
      <w:r w:rsidRPr="009154E4">
        <w:rPr>
          <w:rFonts w:ascii="Calibri" w:hAnsi="Calibri" w:cs="Calibri"/>
          <w:noProof/>
          <w:szCs w:val="24"/>
        </w:rPr>
        <w:t>, (2004).</w:t>
      </w:r>
    </w:p>
    <w:p w14:paraId="7E8E3772"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lastRenderedPageBreak/>
        <w:t>15.</w:t>
      </w:r>
      <w:r w:rsidRPr="009154E4">
        <w:rPr>
          <w:rFonts w:ascii="Calibri" w:hAnsi="Calibri" w:cs="Calibri"/>
          <w:noProof/>
          <w:szCs w:val="24"/>
        </w:rPr>
        <w:tab/>
        <w:t xml:space="preserve">Malloy, E. J., Miller, K. L. &amp; Eisen, E. A. Rectal cancer and exposure to metalworking fluids in the automobile manufacturing industry. </w:t>
      </w:r>
      <w:r w:rsidRPr="009154E4">
        <w:rPr>
          <w:rFonts w:ascii="Calibri" w:hAnsi="Calibri" w:cs="Calibri"/>
          <w:i/>
          <w:iCs/>
          <w:noProof/>
          <w:szCs w:val="24"/>
        </w:rPr>
        <w:t>Occup. Environ. Med.</w:t>
      </w:r>
      <w:r w:rsidRPr="009154E4">
        <w:rPr>
          <w:rFonts w:ascii="Calibri" w:hAnsi="Calibri" w:cs="Calibri"/>
          <w:noProof/>
          <w:szCs w:val="24"/>
        </w:rPr>
        <w:t xml:space="preserve"> </w:t>
      </w:r>
      <w:r w:rsidRPr="009154E4">
        <w:rPr>
          <w:rFonts w:ascii="Calibri" w:hAnsi="Calibri" w:cs="Calibri"/>
          <w:b/>
          <w:bCs/>
          <w:noProof/>
          <w:szCs w:val="24"/>
        </w:rPr>
        <w:t>64</w:t>
      </w:r>
      <w:r w:rsidRPr="009154E4">
        <w:rPr>
          <w:rFonts w:ascii="Calibri" w:hAnsi="Calibri" w:cs="Calibri"/>
          <w:noProof/>
          <w:szCs w:val="24"/>
        </w:rPr>
        <w:t>, (2007).</w:t>
      </w:r>
    </w:p>
    <w:p w14:paraId="30F20288"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16.</w:t>
      </w:r>
      <w:r w:rsidRPr="009154E4">
        <w:rPr>
          <w:rFonts w:ascii="Calibri" w:hAnsi="Calibri" w:cs="Calibri"/>
          <w:noProof/>
          <w:szCs w:val="24"/>
        </w:rPr>
        <w:tab/>
        <w:t xml:space="preserve">Eisen, E. A. </w:t>
      </w:r>
      <w:r w:rsidRPr="009154E4">
        <w:rPr>
          <w:rFonts w:ascii="Calibri" w:hAnsi="Calibri" w:cs="Calibri"/>
          <w:i/>
          <w:iCs/>
          <w:noProof/>
          <w:szCs w:val="24"/>
        </w:rPr>
        <w:t>et al.</w:t>
      </w:r>
      <w:r w:rsidRPr="009154E4">
        <w:rPr>
          <w:rFonts w:ascii="Calibri" w:hAnsi="Calibri" w:cs="Calibri"/>
          <w:noProof/>
          <w:szCs w:val="24"/>
        </w:rPr>
        <w:t xml:space="preserve"> Mortality studies of machining fluid exposure in the automobile industry III: A case‐control study of larynx cancer. </w:t>
      </w:r>
      <w:r w:rsidRPr="009154E4">
        <w:rPr>
          <w:rFonts w:ascii="Calibri" w:hAnsi="Calibri" w:cs="Calibri"/>
          <w:i/>
          <w:iCs/>
          <w:noProof/>
          <w:szCs w:val="24"/>
        </w:rPr>
        <w:t>Am. J. Ind. Med.</w:t>
      </w:r>
      <w:r w:rsidRPr="009154E4">
        <w:rPr>
          <w:rFonts w:ascii="Calibri" w:hAnsi="Calibri" w:cs="Calibri"/>
          <w:noProof/>
          <w:szCs w:val="24"/>
        </w:rPr>
        <w:t xml:space="preserve"> </w:t>
      </w:r>
      <w:r w:rsidRPr="009154E4">
        <w:rPr>
          <w:rFonts w:ascii="Calibri" w:hAnsi="Calibri" w:cs="Calibri"/>
          <w:b/>
          <w:bCs/>
          <w:noProof/>
          <w:szCs w:val="24"/>
        </w:rPr>
        <w:t>26</w:t>
      </w:r>
      <w:r w:rsidRPr="009154E4">
        <w:rPr>
          <w:rFonts w:ascii="Calibri" w:hAnsi="Calibri" w:cs="Calibri"/>
          <w:noProof/>
          <w:szCs w:val="24"/>
        </w:rPr>
        <w:t>, (1994).</w:t>
      </w:r>
    </w:p>
    <w:p w14:paraId="4F57E775"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17.</w:t>
      </w:r>
      <w:r w:rsidRPr="009154E4">
        <w:rPr>
          <w:rFonts w:ascii="Calibri" w:hAnsi="Calibri" w:cs="Calibri"/>
          <w:noProof/>
          <w:szCs w:val="24"/>
        </w:rPr>
        <w:tab/>
        <w:t xml:space="preserve">Friesen, M. C., Costello, S. &amp; Eisen, E. A. Quantitative exposure to metalworking fluids and bladder cancer incidence in a cohort of autoworkers. </w:t>
      </w:r>
      <w:r w:rsidRPr="009154E4">
        <w:rPr>
          <w:rFonts w:ascii="Calibri" w:hAnsi="Calibri" w:cs="Calibri"/>
          <w:i/>
          <w:iCs/>
          <w:noProof/>
          <w:szCs w:val="24"/>
        </w:rPr>
        <w:t>Am. J. Epidemiol.</w:t>
      </w:r>
      <w:r w:rsidRPr="009154E4">
        <w:rPr>
          <w:rFonts w:ascii="Calibri" w:hAnsi="Calibri" w:cs="Calibri"/>
          <w:noProof/>
          <w:szCs w:val="24"/>
        </w:rPr>
        <w:t xml:space="preserve"> </w:t>
      </w:r>
      <w:r w:rsidRPr="009154E4">
        <w:rPr>
          <w:rFonts w:ascii="Calibri" w:hAnsi="Calibri" w:cs="Calibri"/>
          <w:b/>
          <w:bCs/>
          <w:noProof/>
          <w:szCs w:val="24"/>
        </w:rPr>
        <w:t>169</w:t>
      </w:r>
      <w:r w:rsidRPr="009154E4">
        <w:rPr>
          <w:rFonts w:ascii="Calibri" w:hAnsi="Calibri" w:cs="Calibri"/>
          <w:noProof/>
          <w:szCs w:val="24"/>
        </w:rPr>
        <w:t>, (2009).</w:t>
      </w:r>
    </w:p>
    <w:p w14:paraId="7A575B5A"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18.</w:t>
      </w:r>
      <w:r w:rsidRPr="009154E4">
        <w:rPr>
          <w:rFonts w:ascii="Calibri" w:hAnsi="Calibri" w:cs="Calibri"/>
          <w:noProof/>
          <w:szCs w:val="24"/>
        </w:rPr>
        <w:tab/>
        <w:t xml:space="preserve">Costello, S., Friesen, M. C., Christiani, D. C. &amp; Eisen, E. A. Metalworking fluids and malignant melanoma in autoworkers. </w:t>
      </w:r>
      <w:r w:rsidRPr="009154E4">
        <w:rPr>
          <w:rFonts w:ascii="Calibri" w:hAnsi="Calibri" w:cs="Calibri"/>
          <w:i/>
          <w:iCs/>
          <w:noProof/>
          <w:szCs w:val="24"/>
        </w:rPr>
        <w:t>Epidemiology</w:t>
      </w:r>
      <w:r w:rsidRPr="009154E4">
        <w:rPr>
          <w:rFonts w:ascii="Calibri" w:hAnsi="Calibri" w:cs="Calibri"/>
          <w:noProof/>
          <w:szCs w:val="24"/>
        </w:rPr>
        <w:t xml:space="preserve"> </w:t>
      </w:r>
      <w:r w:rsidRPr="009154E4">
        <w:rPr>
          <w:rFonts w:ascii="Calibri" w:hAnsi="Calibri" w:cs="Calibri"/>
          <w:b/>
          <w:bCs/>
          <w:noProof/>
          <w:szCs w:val="24"/>
        </w:rPr>
        <w:t>22</w:t>
      </w:r>
      <w:r w:rsidRPr="009154E4">
        <w:rPr>
          <w:rFonts w:ascii="Calibri" w:hAnsi="Calibri" w:cs="Calibri"/>
          <w:noProof/>
          <w:szCs w:val="24"/>
        </w:rPr>
        <w:t>, (2011).</w:t>
      </w:r>
    </w:p>
    <w:p w14:paraId="04588276"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19.</w:t>
      </w:r>
      <w:r w:rsidRPr="009154E4">
        <w:rPr>
          <w:rFonts w:ascii="Calibri" w:hAnsi="Calibri" w:cs="Calibri"/>
          <w:noProof/>
          <w:szCs w:val="24"/>
        </w:rPr>
        <w:tab/>
        <w:t xml:space="preserve">Garcia, E., Bradshaw, P. T. &amp; Eisen, E. A. Breast Cancer Incidence and Exposure to Metalworking Fluid in a Cohort of Female Autoworkers. </w:t>
      </w:r>
      <w:r w:rsidRPr="009154E4">
        <w:rPr>
          <w:rFonts w:ascii="Calibri" w:hAnsi="Calibri" w:cs="Calibri"/>
          <w:i/>
          <w:iCs/>
          <w:noProof/>
          <w:szCs w:val="24"/>
        </w:rPr>
        <w:t>Am. J. Epidemiol.</w:t>
      </w:r>
      <w:r w:rsidRPr="009154E4">
        <w:rPr>
          <w:rFonts w:ascii="Calibri" w:hAnsi="Calibri" w:cs="Calibri"/>
          <w:noProof/>
          <w:szCs w:val="24"/>
        </w:rPr>
        <w:t xml:space="preserve"> </w:t>
      </w:r>
      <w:r w:rsidRPr="009154E4">
        <w:rPr>
          <w:rFonts w:ascii="Calibri" w:hAnsi="Calibri" w:cs="Calibri"/>
          <w:b/>
          <w:bCs/>
          <w:noProof/>
          <w:szCs w:val="24"/>
        </w:rPr>
        <w:t>187</w:t>
      </w:r>
      <w:r w:rsidRPr="009154E4">
        <w:rPr>
          <w:rFonts w:ascii="Calibri" w:hAnsi="Calibri" w:cs="Calibri"/>
          <w:noProof/>
          <w:szCs w:val="24"/>
        </w:rPr>
        <w:t>, (2018).</w:t>
      </w:r>
    </w:p>
    <w:p w14:paraId="52919899"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0.</w:t>
      </w:r>
      <w:r w:rsidRPr="009154E4">
        <w:rPr>
          <w:rFonts w:ascii="Calibri" w:hAnsi="Calibri" w:cs="Calibri"/>
          <w:noProof/>
          <w:szCs w:val="24"/>
        </w:rPr>
        <w:tab/>
        <w:t xml:space="preserve">Izano, M. A., Sofrygin, O. A., Picciotto, S., Bradshaw, P. T. &amp; Eisen, E. A. Metalworking Fluids and Colon Cancer Risk. </w:t>
      </w:r>
      <w:r w:rsidRPr="009154E4">
        <w:rPr>
          <w:rFonts w:ascii="Calibri" w:hAnsi="Calibri" w:cs="Calibri"/>
          <w:i/>
          <w:iCs/>
          <w:noProof/>
          <w:szCs w:val="24"/>
        </w:rPr>
        <w:t>Environ. Epidemiol.</w:t>
      </w:r>
      <w:r w:rsidRPr="009154E4">
        <w:rPr>
          <w:rFonts w:ascii="Calibri" w:hAnsi="Calibri" w:cs="Calibri"/>
          <w:noProof/>
          <w:szCs w:val="24"/>
        </w:rPr>
        <w:t xml:space="preserve"> </w:t>
      </w:r>
      <w:r w:rsidRPr="009154E4">
        <w:rPr>
          <w:rFonts w:ascii="Calibri" w:hAnsi="Calibri" w:cs="Calibri"/>
          <w:b/>
          <w:bCs/>
          <w:noProof/>
          <w:szCs w:val="24"/>
        </w:rPr>
        <w:t>3</w:t>
      </w:r>
      <w:r w:rsidRPr="009154E4">
        <w:rPr>
          <w:rFonts w:ascii="Calibri" w:hAnsi="Calibri" w:cs="Calibri"/>
          <w:noProof/>
          <w:szCs w:val="24"/>
        </w:rPr>
        <w:t>, e035 (2019).</w:t>
      </w:r>
    </w:p>
    <w:p w14:paraId="3697F41C"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1.</w:t>
      </w:r>
      <w:r w:rsidRPr="009154E4">
        <w:rPr>
          <w:rFonts w:ascii="Calibri" w:hAnsi="Calibri" w:cs="Calibri"/>
          <w:noProof/>
          <w:szCs w:val="24"/>
        </w:rPr>
        <w:tab/>
        <w:t xml:space="preserve">Betenia, N., Costello, S. &amp; Eisen, E. A. Risk of cervical cancer among female autoworkers exposed to metalworking fluids. </w:t>
      </w:r>
      <w:r w:rsidRPr="009154E4">
        <w:rPr>
          <w:rFonts w:ascii="Calibri" w:hAnsi="Calibri" w:cs="Calibri"/>
          <w:i/>
          <w:iCs/>
          <w:noProof/>
          <w:szCs w:val="24"/>
        </w:rPr>
        <w:t>Scand. J. Work. Environ. Heal.</w:t>
      </w:r>
      <w:r w:rsidRPr="009154E4">
        <w:rPr>
          <w:rFonts w:ascii="Calibri" w:hAnsi="Calibri" w:cs="Calibri"/>
          <w:noProof/>
          <w:szCs w:val="24"/>
        </w:rPr>
        <w:t xml:space="preserve"> </w:t>
      </w:r>
      <w:r w:rsidRPr="009154E4">
        <w:rPr>
          <w:rFonts w:ascii="Calibri" w:hAnsi="Calibri" w:cs="Calibri"/>
          <w:b/>
          <w:bCs/>
          <w:noProof/>
          <w:szCs w:val="24"/>
        </w:rPr>
        <w:t>38</w:t>
      </w:r>
      <w:r w:rsidRPr="009154E4">
        <w:rPr>
          <w:rFonts w:ascii="Calibri" w:hAnsi="Calibri" w:cs="Calibri"/>
          <w:noProof/>
          <w:szCs w:val="24"/>
        </w:rPr>
        <w:t>, (2012).</w:t>
      </w:r>
    </w:p>
    <w:p w14:paraId="7E7C976E"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2.</w:t>
      </w:r>
      <w:r w:rsidRPr="009154E4">
        <w:rPr>
          <w:rFonts w:ascii="Calibri" w:hAnsi="Calibri" w:cs="Calibri"/>
          <w:noProof/>
          <w:szCs w:val="24"/>
        </w:rPr>
        <w:tab/>
        <w:t xml:space="preserve">Tolbert, P. E. </w:t>
      </w:r>
      <w:r w:rsidRPr="009154E4">
        <w:rPr>
          <w:rFonts w:ascii="Calibri" w:hAnsi="Calibri" w:cs="Calibri"/>
          <w:i/>
          <w:iCs/>
          <w:noProof/>
          <w:szCs w:val="24"/>
        </w:rPr>
        <w:t>et al.</w:t>
      </w:r>
      <w:r w:rsidRPr="009154E4">
        <w:rPr>
          <w:rFonts w:ascii="Calibri" w:hAnsi="Calibri" w:cs="Calibri"/>
          <w:noProof/>
          <w:szCs w:val="24"/>
        </w:rPr>
        <w:t xml:space="preserve"> Mortality studies of machining-fluid exposure in the automobile industry: II. Risks associated with specific fluid types. </w:t>
      </w:r>
      <w:r w:rsidRPr="009154E4">
        <w:rPr>
          <w:rFonts w:ascii="Calibri" w:hAnsi="Calibri" w:cs="Calibri"/>
          <w:i/>
          <w:iCs/>
          <w:noProof/>
          <w:szCs w:val="24"/>
        </w:rPr>
        <w:t>Scand. J. Work. Environ. Heal.</w:t>
      </w:r>
      <w:r w:rsidRPr="009154E4">
        <w:rPr>
          <w:rFonts w:ascii="Calibri" w:hAnsi="Calibri" w:cs="Calibri"/>
          <w:noProof/>
          <w:szCs w:val="24"/>
        </w:rPr>
        <w:t xml:space="preserve"> </w:t>
      </w:r>
      <w:r w:rsidRPr="009154E4">
        <w:rPr>
          <w:rFonts w:ascii="Calibri" w:hAnsi="Calibri" w:cs="Calibri"/>
          <w:b/>
          <w:bCs/>
          <w:noProof/>
          <w:szCs w:val="24"/>
        </w:rPr>
        <w:t>18</w:t>
      </w:r>
      <w:r w:rsidRPr="009154E4">
        <w:rPr>
          <w:rFonts w:ascii="Calibri" w:hAnsi="Calibri" w:cs="Calibri"/>
          <w:noProof/>
          <w:szCs w:val="24"/>
        </w:rPr>
        <w:t>, (1992).</w:t>
      </w:r>
    </w:p>
    <w:p w14:paraId="0CCA5F2F"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3.</w:t>
      </w:r>
      <w:r w:rsidRPr="009154E4">
        <w:rPr>
          <w:rFonts w:ascii="Calibri" w:hAnsi="Calibri" w:cs="Calibri"/>
          <w:noProof/>
          <w:szCs w:val="24"/>
        </w:rPr>
        <w:tab/>
        <w:t xml:space="preserve">Hallock, M. F., Smith, T. J., Woskie, S. R. &amp; Hammond, S. K. Estimation of historical exposures to machining fluids in the automotive industry. </w:t>
      </w:r>
      <w:r w:rsidRPr="009154E4">
        <w:rPr>
          <w:rFonts w:ascii="Calibri" w:hAnsi="Calibri" w:cs="Calibri"/>
          <w:i/>
          <w:iCs/>
          <w:noProof/>
          <w:szCs w:val="24"/>
        </w:rPr>
        <w:t>Am J Ind Med</w:t>
      </w:r>
      <w:r w:rsidRPr="009154E4">
        <w:rPr>
          <w:rFonts w:ascii="Calibri" w:hAnsi="Calibri" w:cs="Calibri"/>
          <w:noProof/>
          <w:szCs w:val="24"/>
        </w:rPr>
        <w:t xml:space="preserve"> </w:t>
      </w:r>
      <w:r w:rsidRPr="009154E4">
        <w:rPr>
          <w:rFonts w:ascii="Calibri" w:hAnsi="Calibri" w:cs="Calibri"/>
          <w:b/>
          <w:bCs/>
          <w:noProof/>
          <w:szCs w:val="24"/>
        </w:rPr>
        <w:t>26</w:t>
      </w:r>
      <w:r w:rsidRPr="009154E4">
        <w:rPr>
          <w:rFonts w:ascii="Calibri" w:hAnsi="Calibri" w:cs="Calibri"/>
          <w:noProof/>
          <w:szCs w:val="24"/>
        </w:rPr>
        <w:t>, 621–634 (1994).</w:t>
      </w:r>
    </w:p>
    <w:p w14:paraId="4AB24A3E"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4.</w:t>
      </w:r>
      <w:r w:rsidRPr="009154E4">
        <w:rPr>
          <w:rFonts w:ascii="Calibri" w:hAnsi="Calibri" w:cs="Calibri"/>
          <w:noProof/>
          <w:szCs w:val="24"/>
        </w:rPr>
        <w:tab/>
        <w:t xml:space="preserve">Woskie, S. R. </w:t>
      </w:r>
      <w:r w:rsidRPr="009154E4">
        <w:rPr>
          <w:rFonts w:ascii="Calibri" w:hAnsi="Calibri" w:cs="Calibri"/>
          <w:i/>
          <w:iCs/>
          <w:noProof/>
          <w:szCs w:val="24"/>
        </w:rPr>
        <w:t>et al.</w:t>
      </w:r>
      <w:r w:rsidRPr="009154E4">
        <w:rPr>
          <w:rFonts w:ascii="Calibri" w:hAnsi="Calibri" w:cs="Calibri"/>
          <w:noProof/>
          <w:szCs w:val="24"/>
        </w:rPr>
        <w:t xml:space="preserve"> Size-selective pulmonary dose indices for metal-working fluid aerosols in machining and grinding operations in the automobile manufacturing industry. </w:t>
      </w:r>
      <w:r w:rsidRPr="009154E4">
        <w:rPr>
          <w:rFonts w:ascii="Calibri" w:hAnsi="Calibri" w:cs="Calibri"/>
          <w:i/>
          <w:iCs/>
          <w:noProof/>
          <w:szCs w:val="24"/>
        </w:rPr>
        <w:t>Am Ind Hyg Assoc J</w:t>
      </w:r>
      <w:r w:rsidRPr="009154E4">
        <w:rPr>
          <w:rFonts w:ascii="Calibri" w:hAnsi="Calibri" w:cs="Calibri"/>
          <w:noProof/>
          <w:szCs w:val="24"/>
        </w:rPr>
        <w:t xml:space="preserve"> </w:t>
      </w:r>
      <w:r w:rsidRPr="009154E4">
        <w:rPr>
          <w:rFonts w:ascii="Calibri" w:hAnsi="Calibri" w:cs="Calibri"/>
          <w:b/>
          <w:bCs/>
          <w:noProof/>
          <w:szCs w:val="24"/>
        </w:rPr>
        <w:t>55</w:t>
      </w:r>
      <w:r w:rsidRPr="009154E4">
        <w:rPr>
          <w:rFonts w:ascii="Calibri" w:hAnsi="Calibri" w:cs="Calibri"/>
          <w:noProof/>
          <w:szCs w:val="24"/>
        </w:rPr>
        <w:t>, 20–29 (1994).</w:t>
      </w:r>
    </w:p>
    <w:p w14:paraId="34D700E5"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5.</w:t>
      </w:r>
      <w:r w:rsidRPr="009154E4">
        <w:rPr>
          <w:rFonts w:ascii="Calibri" w:hAnsi="Calibri" w:cs="Calibri"/>
          <w:noProof/>
          <w:szCs w:val="24"/>
        </w:rPr>
        <w:tab/>
        <w:t xml:space="preserve">Woskie, S. R. </w:t>
      </w:r>
      <w:r w:rsidRPr="009154E4">
        <w:rPr>
          <w:rFonts w:ascii="Calibri" w:hAnsi="Calibri" w:cs="Calibri"/>
          <w:i/>
          <w:iCs/>
          <w:noProof/>
          <w:szCs w:val="24"/>
        </w:rPr>
        <w:t>et al.</w:t>
      </w:r>
      <w:r w:rsidRPr="009154E4">
        <w:rPr>
          <w:rFonts w:ascii="Calibri" w:hAnsi="Calibri" w:cs="Calibri"/>
          <w:noProof/>
          <w:szCs w:val="24"/>
        </w:rPr>
        <w:t xml:space="preserve"> Size-selective pulmonary dose indices for metal-working fluid aerosols in machining and grinding operations in the automobile manufacturing industry. </w:t>
      </w:r>
      <w:r w:rsidRPr="009154E4">
        <w:rPr>
          <w:rFonts w:ascii="Calibri" w:hAnsi="Calibri" w:cs="Calibri"/>
          <w:i/>
          <w:iCs/>
          <w:noProof/>
          <w:szCs w:val="24"/>
        </w:rPr>
        <w:t>Am. Ind. Hyg. Assoc. J.</w:t>
      </w:r>
      <w:r w:rsidRPr="009154E4">
        <w:rPr>
          <w:rFonts w:ascii="Calibri" w:hAnsi="Calibri" w:cs="Calibri"/>
          <w:noProof/>
          <w:szCs w:val="24"/>
        </w:rPr>
        <w:t xml:space="preserve"> </w:t>
      </w:r>
      <w:r w:rsidRPr="009154E4">
        <w:rPr>
          <w:rFonts w:ascii="Calibri" w:hAnsi="Calibri" w:cs="Calibri"/>
          <w:b/>
          <w:bCs/>
          <w:noProof/>
          <w:szCs w:val="24"/>
        </w:rPr>
        <w:t>55</w:t>
      </w:r>
      <w:r w:rsidRPr="009154E4">
        <w:rPr>
          <w:rFonts w:ascii="Calibri" w:hAnsi="Calibri" w:cs="Calibri"/>
          <w:noProof/>
          <w:szCs w:val="24"/>
        </w:rPr>
        <w:t>, (1994).</w:t>
      </w:r>
    </w:p>
    <w:p w14:paraId="374A18E6"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6.</w:t>
      </w:r>
      <w:r w:rsidRPr="009154E4">
        <w:rPr>
          <w:rFonts w:ascii="Calibri" w:hAnsi="Calibri" w:cs="Calibri"/>
          <w:noProof/>
          <w:szCs w:val="24"/>
        </w:rPr>
        <w:tab/>
        <w:t xml:space="preserve">Woskie, S. R., Virji, M. A., Hallock, M., Smith, T. J. &amp; Hammond, S. K. Summary of the findings from the exposure assessments for metalworking fluid mortality and morbidity studies. </w:t>
      </w:r>
      <w:r w:rsidRPr="009154E4">
        <w:rPr>
          <w:rFonts w:ascii="Calibri" w:hAnsi="Calibri" w:cs="Calibri"/>
          <w:i/>
          <w:iCs/>
          <w:noProof/>
          <w:szCs w:val="24"/>
        </w:rPr>
        <w:t>Appl Occup Env. Hyg</w:t>
      </w:r>
      <w:r w:rsidRPr="009154E4">
        <w:rPr>
          <w:rFonts w:ascii="Calibri" w:hAnsi="Calibri" w:cs="Calibri"/>
          <w:noProof/>
          <w:szCs w:val="24"/>
        </w:rPr>
        <w:t xml:space="preserve"> </w:t>
      </w:r>
      <w:r w:rsidRPr="009154E4">
        <w:rPr>
          <w:rFonts w:ascii="Calibri" w:hAnsi="Calibri" w:cs="Calibri"/>
          <w:b/>
          <w:bCs/>
          <w:noProof/>
          <w:szCs w:val="24"/>
        </w:rPr>
        <w:t>18</w:t>
      </w:r>
      <w:r w:rsidRPr="009154E4">
        <w:rPr>
          <w:rFonts w:ascii="Calibri" w:hAnsi="Calibri" w:cs="Calibri"/>
          <w:noProof/>
          <w:szCs w:val="24"/>
        </w:rPr>
        <w:t>, 855–864 (2003).</w:t>
      </w:r>
    </w:p>
    <w:p w14:paraId="30AA02E0"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7.</w:t>
      </w:r>
      <w:r w:rsidRPr="009154E4">
        <w:rPr>
          <w:rFonts w:ascii="Calibri" w:hAnsi="Calibri" w:cs="Calibri"/>
          <w:noProof/>
          <w:szCs w:val="24"/>
        </w:rPr>
        <w:tab/>
        <w:t>NIOSH. Lifetable Analysis System (LTAS) Manual 3.0.0. (2014).</w:t>
      </w:r>
    </w:p>
    <w:p w14:paraId="053D249E"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8.</w:t>
      </w:r>
      <w:r w:rsidRPr="009154E4">
        <w:rPr>
          <w:rFonts w:ascii="Calibri" w:hAnsi="Calibri" w:cs="Calibri"/>
          <w:noProof/>
          <w:szCs w:val="24"/>
        </w:rPr>
        <w:tab/>
        <w:t xml:space="preserve">Schubauer-Berigan, M. K. </w:t>
      </w:r>
      <w:r w:rsidRPr="009154E4">
        <w:rPr>
          <w:rFonts w:ascii="Calibri" w:hAnsi="Calibri" w:cs="Calibri"/>
          <w:i/>
          <w:iCs/>
          <w:noProof/>
          <w:szCs w:val="24"/>
        </w:rPr>
        <w:t>et al.</w:t>
      </w:r>
      <w:r w:rsidRPr="009154E4">
        <w:rPr>
          <w:rFonts w:ascii="Calibri" w:hAnsi="Calibri" w:cs="Calibri"/>
          <w:noProof/>
          <w:szCs w:val="24"/>
        </w:rPr>
        <w:t xml:space="preserve"> Update of the NIOSH life table analysis system: A person-years analysis program for the windows computing environment. </w:t>
      </w:r>
      <w:r w:rsidRPr="009154E4">
        <w:rPr>
          <w:rFonts w:ascii="Calibri" w:hAnsi="Calibri" w:cs="Calibri"/>
          <w:i/>
          <w:iCs/>
          <w:noProof/>
          <w:szCs w:val="24"/>
        </w:rPr>
        <w:t>Am. J. Ind. Med.</w:t>
      </w:r>
      <w:r w:rsidRPr="009154E4">
        <w:rPr>
          <w:rFonts w:ascii="Calibri" w:hAnsi="Calibri" w:cs="Calibri"/>
          <w:noProof/>
          <w:szCs w:val="24"/>
        </w:rPr>
        <w:t xml:space="preserve"> </w:t>
      </w:r>
      <w:r w:rsidRPr="009154E4">
        <w:rPr>
          <w:rFonts w:ascii="Calibri" w:hAnsi="Calibri" w:cs="Calibri"/>
          <w:b/>
          <w:bCs/>
          <w:noProof/>
          <w:szCs w:val="24"/>
        </w:rPr>
        <w:t>54</w:t>
      </w:r>
      <w:r w:rsidRPr="009154E4">
        <w:rPr>
          <w:rFonts w:ascii="Calibri" w:hAnsi="Calibri" w:cs="Calibri"/>
          <w:noProof/>
          <w:szCs w:val="24"/>
        </w:rPr>
        <w:t>, 915–924 (2011).</w:t>
      </w:r>
    </w:p>
    <w:p w14:paraId="15B281B1"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29.</w:t>
      </w:r>
      <w:r w:rsidRPr="009154E4">
        <w:rPr>
          <w:rFonts w:ascii="Calibri" w:hAnsi="Calibri" w:cs="Calibri"/>
          <w:noProof/>
          <w:szCs w:val="24"/>
        </w:rPr>
        <w:tab/>
        <w:t xml:space="preserve">Waxweiler, R. </w:t>
      </w:r>
      <w:r w:rsidRPr="009154E4">
        <w:rPr>
          <w:rFonts w:ascii="Calibri" w:hAnsi="Calibri" w:cs="Calibri"/>
          <w:i/>
          <w:iCs/>
          <w:noProof/>
          <w:szCs w:val="24"/>
        </w:rPr>
        <w:t>et al.</w:t>
      </w:r>
      <w:r w:rsidRPr="009154E4">
        <w:rPr>
          <w:rFonts w:ascii="Calibri" w:hAnsi="Calibri" w:cs="Calibri"/>
          <w:noProof/>
          <w:szCs w:val="24"/>
        </w:rPr>
        <w:t xml:space="preserve"> A modified life-table analysis system for cohort studies. </w:t>
      </w:r>
      <w:r w:rsidRPr="009154E4">
        <w:rPr>
          <w:rFonts w:ascii="Calibri" w:hAnsi="Calibri" w:cs="Calibri"/>
          <w:i/>
          <w:iCs/>
          <w:noProof/>
          <w:szCs w:val="24"/>
        </w:rPr>
        <w:t>JOM</w:t>
      </w:r>
      <w:r w:rsidRPr="009154E4">
        <w:rPr>
          <w:rFonts w:ascii="Calibri" w:hAnsi="Calibri" w:cs="Calibri"/>
          <w:noProof/>
          <w:szCs w:val="24"/>
        </w:rPr>
        <w:t xml:space="preserve"> </w:t>
      </w:r>
      <w:r w:rsidRPr="009154E4">
        <w:rPr>
          <w:rFonts w:ascii="Calibri" w:hAnsi="Calibri" w:cs="Calibri"/>
          <w:b/>
          <w:bCs/>
          <w:noProof/>
          <w:szCs w:val="24"/>
        </w:rPr>
        <w:t>25</w:t>
      </w:r>
      <w:r w:rsidRPr="009154E4">
        <w:rPr>
          <w:rFonts w:ascii="Calibri" w:hAnsi="Calibri" w:cs="Calibri"/>
          <w:noProof/>
          <w:szCs w:val="24"/>
        </w:rPr>
        <w:t>, 115–24 (1983).</w:t>
      </w:r>
    </w:p>
    <w:p w14:paraId="7C2610EE"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lastRenderedPageBreak/>
        <w:t>30.</w:t>
      </w:r>
      <w:r w:rsidRPr="009154E4">
        <w:rPr>
          <w:rFonts w:ascii="Calibri" w:hAnsi="Calibri" w:cs="Calibri"/>
          <w:noProof/>
          <w:szCs w:val="24"/>
        </w:rPr>
        <w:tab/>
        <w:t xml:space="preserve">CDC. Underlying Cause of Death 1999-2017. (2014). Available at: https://wonder.cdc.gov/wonder/help/ucd.html. </w:t>
      </w:r>
    </w:p>
    <w:p w14:paraId="5B646C0D"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31.</w:t>
      </w:r>
      <w:r w:rsidRPr="009154E4">
        <w:rPr>
          <w:rFonts w:ascii="Calibri" w:hAnsi="Calibri" w:cs="Calibri"/>
          <w:noProof/>
          <w:szCs w:val="24"/>
        </w:rPr>
        <w:tab/>
        <w:t xml:space="preserve">Friede, A., Reid, J. A. &amp; Ory, H. W. CDC WONDER: A comprehensive on-line public health information system of the Centers for Disease Control and Prevention. </w:t>
      </w:r>
      <w:r w:rsidRPr="009154E4">
        <w:rPr>
          <w:rFonts w:ascii="Calibri" w:hAnsi="Calibri" w:cs="Calibri"/>
          <w:i/>
          <w:iCs/>
          <w:noProof/>
          <w:szCs w:val="24"/>
        </w:rPr>
        <w:t>Am. J. Public Health</w:t>
      </w:r>
      <w:r w:rsidRPr="009154E4">
        <w:rPr>
          <w:rFonts w:ascii="Calibri" w:hAnsi="Calibri" w:cs="Calibri"/>
          <w:noProof/>
          <w:szCs w:val="24"/>
        </w:rPr>
        <w:t xml:space="preserve"> </w:t>
      </w:r>
      <w:r w:rsidRPr="009154E4">
        <w:rPr>
          <w:rFonts w:ascii="Calibri" w:hAnsi="Calibri" w:cs="Calibri"/>
          <w:b/>
          <w:bCs/>
          <w:noProof/>
          <w:szCs w:val="24"/>
        </w:rPr>
        <w:t>83</w:t>
      </w:r>
      <w:r w:rsidRPr="009154E4">
        <w:rPr>
          <w:rFonts w:ascii="Calibri" w:hAnsi="Calibri" w:cs="Calibri"/>
          <w:noProof/>
          <w:szCs w:val="24"/>
        </w:rPr>
        <w:t>, 1289–1294 (1993).</w:t>
      </w:r>
    </w:p>
    <w:p w14:paraId="369216A6"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32.</w:t>
      </w:r>
      <w:r w:rsidRPr="009154E4">
        <w:rPr>
          <w:rFonts w:ascii="Calibri" w:hAnsi="Calibri" w:cs="Calibri"/>
          <w:noProof/>
          <w:szCs w:val="24"/>
        </w:rPr>
        <w:tab/>
        <w:t xml:space="preserve">Nelson, A. Unequal treatment: Confronting Racial and Ethnic Disparities in Health Care. </w:t>
      </w:r>
      <w:r w:rsidRPr="009154E4">
        <w:rPr>
          <w:rFonts w:ascii="Calibri" w:hAnsi="Calibri" w:cs="Calibri"/>
          <w:i/>
          <w:iCs/>
          <w:noProof/>
          <w:szCs w:val="24"/>
        </w:rPr>
        <w:t>J. Natl. Med. Assoc.</w:t>
      </w:r>
      <w:r w:rsidRPr="009154E4">
        <w:rPr>
          <w:rFonts w:ascii="Calibri" w:hAnsi="Calibri" w:cs="Calibri"/>
          <w:noProof/>
          <w:szCs w:val="24"/>
        </w:rPr>
        <w:t xml:space="preserve"> </w:t>
      </w:r>
      <w:r w:rsidRPr="009154E4">
        <w:rPr>
          <w:rFonts w:ascii="Calibri" w:hAnsi="Calibri" w:cs="Calibri"/>
          <w:b/>
          <w:bCs/>
          <w:noProof/>
          <w:szCs w:val="24"/>
        </w:rPr>
        <w:t>94</w:t>
      </w:r>
      <w:r w:rsidRPr="009154E4">
        <w:rPr>
          <w:rFonts w:ascii="Calibri" w:hAnsi="Calibri" w:cs="Calibri"/>
          <w:noProof/>
          <w:szCs w:val="24"/>
        </w:rPr>
        <w:t>, 666–9 (2002).</w:t>
      </w:r>
    </w:p>
    <w:p w14:paraId="1D7BB5AC"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33.</w:t>
      </w:r>
      <w:r w:rsidRPr="009154E4">
        <w:rPr>
          <w:rFonts w:ascii="Calibri" w:hAnsi="Calibri" w:cs="Calibri"/>
          <w:noProof/>
          <w:szCs w:val="24"/>
        </w:rPr>
        <w:tab/>
        <w:t xml:space="preserve">Bradley, C. J., Given, C. W. &amp; Roberts, C. Disparities in cancer diagnosis and survival. </w:t>
      </w:r>
      <w:r w:rsidRPr="009154E4">
        <w:rPr>
          <w:rFonts w:ascii="Calibri" w:hAnsi="Calibri" w:cs="Calibri"/>
          <w:i/>
          <w:iCs/>
          <w:noProof/>
          <w:szCs w:val="24"/>
        </w:rPr>
        <w:t>Cancer</w:t>
      </w:r>
      <w:r w:rsidRPr="009154E4">
        <w:rPr>
          <w:rFonts w:ascii="Calibri" w:hAnsi="Calibri" w:cs="Calibri"/>
          <w:noProof/>
          <w:szCs w:val="24"/>
        </w:rPr>
        <w:t xml:space="preserve"> </w:t>
      </w:r>
      <w:r w:rsidRPr="009154E4">
        <w:rPr>
          <w:rFonts w:ascii="Calibri" w:hAnsi="Calibri" w:cs="Calibri"/>
          <w:b/>
          <w:bCs/>
          <w:noProof/>
          <w:szCs w:val="24"/>
        </w:rPr>
        <w:t>91</w:t>
      </w:r>
      <w:r w:rsidRPr="009154E4">
        <w:rPr>
          <w:rFonts w:ascii="Calibri" w:hAnsi="Calibri" w:cs="Calibri"/>
          <w:noProof/>
          <w:szCs w:val="24"/>
        </w:rPr>
        <w:t>, 178–188 (2001).</w:t>
      </w:r>
    </w:p>
    <w:p w14:paraId="2DF55962"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34.</w:t>
      </w:r>
      <w:r w:rsidRPr="009154E4">
        <w:rPr>
          <w:rFonts w:ascii="Calibri" w:hAnsi="Calibri" w:cs="Calibri"/>
          <w:noProof/>
          <w:szCs w:val="24"/>
        </w:rPr>
        <w:tab/>
        <w:t xml:space="preserve">Eisen, E., Picciotto, S. &amp; Robins, J. Healthy Worker Effect. </w:t>
      </w:r>
      <w:r w:rsidRPr="009154E4">
        <w:rPr>
          <w:rFonts w:ascii="Calibri" w:hAnsi="Calibri" w:cs="Calibri"/>
          <w:i/>
          <w:iCs/>
          <w:noProof/>
          <w:szCs w:val="24"/>
        </w:rPr>
        <w:t>Encyclopedia of Environmetrics</w:t>
      </w:r>
      <w:r w:rsidRPr="009154E4">
        <w:rPr>
          <w:rFonts w:ascii="Calibri" w:hAnsi="Calibri" w:cs="Calibri"/>
          <w:noProof/>
          <w:szCs w:val="24"/>
        </w:rPr>
        <w:t xml:space="preserve"> 1–7 (2012). doi:10.1002/9780470057339.vad033</w:t>
      </w:r>
    </w:p>
    <w:p w14:paraId="3872CC89"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35.</w:t>
      </w:r>
      <w:r w:rsidRPr="009154E4">
        <w:rPr>
          <w:rFonts w:ascii="Calibri" w:hAnsi="Calibri" w:cs="Calibri"/>
          <w:noProof/>
          <w:szCs w:val="24"/>
        </w:rPr>
        <w:tab/>
        <w:t xml:space="preserve">Applebaum, K. M., Malloy, E. J. &amp; Eisen, E. A. Left truncation, susceptibility, and  bias in occupational cohort studies. </w:t>
      </w:r>
      <w:r w:rsidRPr="009154E4">
        <w:rPr>
          <w:rFonts w:ascii="Calibri" w:hAnsi="Calibri" w:cs="Calibri"/>
          <w:i/>
          <w:iCs/>
          <w:noProof/>
          <w:szCs w:val="24"/>
        </w:rPr>
        <w:t>Epidemiology</w:t>
      </w:r>
      <w:r w:rsidRPr="009154E4">
        <w:rPr>
          <w:rFonts w:ascii="Calibri" w:hAnsi="Calibri" w:cs="Calibri"/>
          <w:noProof/>
          <w:szCs w:val="24"/>
        </w:rPr>
        <w:t xml:space="preserve"> </w:t>
      </w:r>
      <w:r w:rsidRPr="009154E4">
        <w:rPr>
          <w:rFonts w:ascii="Calibri" w:hAnsi="Calibri" w:cs="Calibri"/>
          <w:b/>
          <w:bCs/>
          <w:noProof/>
          <w:szCs w:val="24"/>
        </w:rPr>
        <w:t>In Press</w:t>
      </w:r>
      <w:r w:rsidRPr="009154E4">
        <w:rPr>
          <w:rFonts w:ascii="Calibri" w:hAnsi="Calibri" w:cs="Calibri"/>
          <w:noProof/>
          <w:szCs w:val="24"/>
        </w:rPr>
        <w:t>, (2011).</w:t>
      </w:r>
    </w:p>
    <w:p w14:paraId="271D65A2"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szCs w:val="24"/>
        </w:rPr>
      </w:pPr>
      <w:r w:rsidRPr="009154E4">
        <w:rPr>
          <w:rFonts w:ascii="Calibri" w:hAnsi="Calibri" w:cs="Calibri"/>
          <w:noProof/>
          <w:szCs w:val="24"/>
        </w:rPr>
        <w:t>36.</w:t>
      </w:r>
      <w:r w:rsidRPr="009154E4">
        <w:rPr>
          <w:rFonts w:ascii="Calibri" w:hAnsi="Calibri" w:cs="Calibri"/>
          <w:noProof/>
          <w:szCs w:val="24"/>
        </w:rPr>
        <w:tab/>
        <w:t xml:space="preserve">Robins, J. &amp; Hernan, M. Estimation of causal effects of time-varying exposures. in </w:t>
      </w:r>
      <w:r w:rsidRPr="009154E4">
        <w:rPr>
          <w:rFonts w:ascii="Calibri" w:hAnsi="Calibri" w:cs="Calibri"/>
          <w:i/>
          <w:iCs/>
          <w:noProof/>
          <w:szCs w:val="24"/>
        </w:rPr>
        <w:t>Advances in Longitudinal Data Analysis</w:t>
      </w:r>
      <w:r w:rsidRPr="009154E4">
        <w:rPr>
          <w:rFonts w:ascii="Calibri" w:hAnsi="Calibri" w:cs="Calibri"/>
          <w:noProof/>
          <w:szCs w:val="24"/>
        </w:rPr>
        <w:t xml:space="preserve"> (eds. Fitzmaurice, G., Davidian, M., Verbeke, G. &amp; Molenberghs, G.) 553–9 (Chapman &amp; Hall, 2009).</w:t>
      </w:r>
    </w:p>
    <w:p w14:paraId="2DD0C4BB" w14:textId="77777777" w:rsidR="009154E4" w:rsidRPr="009154E4" w:rsidRDefault="009154E4" w:rsidP="009154E4">
      <w:pPr>
        <w:widowControl w:val="0"/>
        <w:autoSpaceDE w:val="0"/>
        <w:autoSpaceDN w:val="0"/>
        <w:adjustRightInd w:val="0"/>
        <w:spacing w:after="0" w:line="360" w:lineRule="auto"/>
        <w:ind w:left="640" w:hanging="640"/>
        <w:rPr>
          <w:rFonts w:ascii="Calibri" w:hAnsi="Calibri" w:cs="Calibri"/>
          <w:noProof/>
        </w:rPr>
      </w:pPr>
      <w:r w:rsidRPr="009154E4">
        <w:rPr>
          <w:rFonts w:ascii="Calibri" w:hAnsi="Calibri" w:cs="Calibri"/>
          <w:noProof/>
          <w:szCs w:val="24"/>
        </w:rPr>
        <w:t>37.</w:t>
      </w:r>
      <w:r w:rsidRPr="009154E4">
        <w:rPr>
          <w:rFonts w:ascii="Calibri" w:hAnsi="Calibri" w:cs="Calibri"/>
          <w:noProof/>
          <w:szCs w:val="24"/>
        </w:rPr>
        <w:tab/>
        <w:t xml:space="preserve">Naimi, A. I., Cole, S. R. &amp; Kennedy, E. H. An introduction to g methods. </w:t>
      </w:r>
      <w:r w:rsidRPr="009154E4">
        <w:rPr>
          <w:rFonts w:ascii="Calibri" w:hAnsi="Calibri" w:cs="Calibri"/>
          <w:i/>
          <w:iCs/>
          <w:noProof/>
          <w:szCs w:val="24"/>
        </w:rPr>
        <w:t>Int. J. Epidemiol.</w:t>
      </w:r>
      <w:r w:rsidRPr="009154E4">
        <w:rPr>
          <w:rFonts w:ascii="Calibri" w:hAnsi="Calibri" w:cs="Calibri"/>
          <w:noProof/>
          <w:szCs w:val="24"/>
        </w:rPr>
        <w:t xml:space="preserve"> </w:t>
      </w:r>
      <w:r w:rsidRPr="009154E4">
        <w:rPr>
          <w:rFonts w:ascii="Calibri" w:hAnsi="Calibri" w:cs="Calibri"/>
          <w:b/>
          <w:bCs/>
          <w:noProof/>
          <w:szCs w:val="24"/>
        </w:rPr>
        <w:t>46</w:t>
      </w:r>
      <w:r w:rsidRPr="009154E4">
        <w:rPr>
          <w:rFonts w:ascii="Calibri" w:hAnsi="Calibri" w:cs="Calibri"/>
          <w:noProof/>
          <w:szCs w:val="24"/>
        </w:rPr>
        <w:t>, 756–762 (2017).</w:t>
      </w:r>
    </w:p>
    <w:p w14:paraId="0C6335AC" w14:textId="7DAD8F4A" w:rsidR="00047033" w:rsidRDefault="0050598C" w:rsidP="00587543">
      <w:pPr>
        <w:spacing w:after="0" w:line="360" w:lineRule="auto"/>
      </w:pPr>
      <w:r>
        <w:fldChar w:fldCharType="end"/>
      </w:r>
    </w:p>
    <w:p w14:paraId="550EAC93" w14:textId="77777777" w:rsidR="00E85858" w:rsidRDefault="00E85858" w:rsidP="00117225">
      <w:pPr>
        <w:spacing w:after="0" w:line="360" w:lineRule="auto"/>
      </w:pPr>
    </w:p>
    <w:sectPr w:rsidR="00E858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4" w:author="Kevin Chen" w:date="2019-12-30T11:54:00Z" w:initials="KC">
    <w:p w14:paraId="0DB0D8BD" w14:textId="6BB685A0" w:rsidR="00FE4651" w:rsidRDefault="00FE4651">
      <w:pPr>
        <w:pStyle w:val="CommentText"/>
      </w:pPr>
      <w:r>
        <w:rPr>
          <w:rStyle w:val="CommentReference"/>
        </w:rPr>
        <w:annotationRef/>
      </w:r>
      <w:r>
        <w:t>The HR for the highest exposure category is below the null</w:t>
      </w:r>
    </w:p>
  </w:comment>
  <w:comment w:id="40" w:author="Kevin Chen" w:date="2019-12-30T12:00:00Z" w:initials="KC">
    <w:p w14:paraId="181304AB" w14:textId="67C79059" w:rsidR="00211552" w:rsidRDefault="00211552">
      <w:pPr>
        <w:pStyle w:val="CommentText"/>
      </w:pPr>
      <w:r>
        <w:rPr>
          <w:rStyle w:val="CommentReference"/>
        </w:rPr>
        <w:annotationRef/>
      </w:r>
      <w:r>
        <w:t>Lung looks pretty close to null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B0D8BD" w15:done="0"/>
  <w15:commentEx w15:paraId="181304A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vin Chen">
    <w15:presenceInfo w15:providerId="None" w15:userId="Kevin Chen"/>
  </w15:person>
  <w15:person w15:author="Kevin Chen [2]">
    <w15:presenceInfo w15:providerId="Windows Live" w15:userId="621ce2e1a2efd5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453"/>
    <w:rsid w:val="000060CB"/>
    <w:rsid w:val="00007FB0"/>
    <w:rsid w:val="00022C56"/>
    <w:rsid w:val="00023F6B"/>
    <w:rsid w:val="00032B57"/>
    <w:rsid w:val="000371A0"/>
    <w:rsid w:val="00047033"/>
    <w:rsid w:val="000479F5"/>
    <w:rsid w:val="0006252C"/>
    <w:rsid w:val="00063E02"/>
    <w:rsid w:val="00070339"/>
    <w:rsid w:val="00084183"/>
    <w:rsid w:val="00091EA5"/>
    <w:rsid w:val="000929E9"/>
    <w:rsid w:val="000D04EE"/>
    <w:rsid w:val="000D6DF9"/>
    <w:rsid w:val="000E023C"/>
    <w:rsid w:val="000E6368"/>
    <w:rsid w:val="00105DBE"/>
    <w:rsid w:val="00116B34"/>
    <w:rsid w:val="00117225"/>
    <w:rsid w:val="0013687F"/>
    <w:rsid w:val="00141DBE"/>
    <w:rsid w:val="0015232D"/>
    <w:rsid w:val="00170BBE"/>
    <w:rsid w:val="00173D37"/>
    <w:rsid w:val="001805EA"/>
    <w:rsid w:val="00185A27"/>
    <w:rsid w:val="001870FB"/>
    <w:rsid w:val="00190562"/>
    <w:rsid w:val="0019178A"/>
    <w:rsid w:val="001923F7"/>
    <w:rsid w:val="00194781"/>
    <w:rsid w:val="001A09A5"/>
    <w:rsid w:val="001B0928"/>
    <w:rsid w:val="001B1CEC"/>
    <w:rsid w:val="001B56C3"/>
    <w:rsid w:val="001D2B55"/>
    <w:rsid w:val="001E004A"/>
    <w:rsid w:val="001E0089"/>
    <w:rsid w:val="001E6693"/>
    <w:rsid w:val="00206D3D"/>
    <w:rsid w:val="00211552"/>
    <w:rsid w:val="00211997"/>
    <w:rsid w:val="0022182A"/>
    <w:rsid w:val="00231024"/>
    <w:rsid w:val="00242AB5"/>
    <w:rsid w:val="00252AB5"/>
    <w:rsid w:val="00265BF3"/>
    <w:rsid w:val="0028772C"/>
    <w:rsid w:val="00290727"/>
    <w:rsid w:val="00294F8B"/>
    <w:rsid w:val="00295D2C"/>
    <w:rsid w:val="002A5290"/>
    <w:rsid w:val="002C3672"/>
    <w:rsid w:val="002C5D34"/>
    <w:rsid w:val="002C5D4D"/>
    <w:rsid w:val="002F4787"/>
    <w:rsid w:val="0030782F"/>
    <w:rsid w:val="003123BA"/>
    <w:rsid w:val="00331013"/>
    <w:rsid w:val="003330AF"/>
    <w:rsid w:val="0034223E"/>
    <w:rsid w:val="00342B82"/>
    <w:rsid w:val="0034480E"/>
    <w:rsid w:val="003943D4"/>
    <w:rsid w:val="00395302"/>
    <w:rsid w:val="0039602A"/>
    <w:rsid w:val="003B4EE0"/>
    <w:rsid w:val="003E03E5"/>
    <w:rsid w:val="003F18FA"/>
    <w:rsid w:val="0040718F"/>
    <w:rsid w:val="004240D7"/>
    <w:rsid w:val="004534C3"/>
    <w:rsid w:val="00466834"/>
    <w:rsid w:val="004750A3"/>
    <w:rsid w:val="00475178"/>
    <w:rsid w:val="00475297"/>
    <w:rsid w:val="004803F2"/>
    <w:rsid w:val="004831AC"/>
    <w:rsid w:val="00483A26"/>
    <w:rsid w:val="004B778D"/>
    <w:rsid w:val="004C44A9"/>
    <w:rsid w:val="004F19ED"/>
    <w:rsid w:val="0050598C"/>
    <w:rsid w:val="0051299B"/>
    <w:rsid w:val="005129A0"/>
    <w:rsid w:val="00517736"/>
    <w:rsid w:val="00524289"/>
    <w:rsid w:val="00526A20"/>
    <w:rsid w:val="005508B0"/>
    <w:rsid w:val="005675F6"/>
    <w:rsid w:val="00586115"/>
    <w:rsid w:val="00587543"/>
    <w:rsid w:val="00587A56"/>
    <w:rsid w:val="00591E0A"/>
    <w:rsid w:val="005B579A"/>
    <w:rsid w:val="005B7381"/>
    <w:rsid w:val="005C691B"/>
    <w:rsid w:val="005E01FA"/>
    <w:rsid w:val="005E219D"/>
    <w:rsid w:val="00601960"/>
    <w:rsid w:val="006042C3"/>
    <w:rsid w:val="006077E2"/>
    <w:rsid w:val="0061159E"/>
    <w:rsid w:val="00616C0D"/>
    <w:rsid w:val="00626E2D"/>
    <w:rsid w:val="00627186"/>
    <w:rsid w:val="00633DE5"/>
    <w:rsid w:val="00657C25"/>
    <w:rsid w:val="00673DA1"/>
    <w:rsid w:val="0067783A"/>
    <w:rsid w:val="00684298"/>
    <w:rsid w:val="00692804"/>
    <w:rsid w:val="00696435"/>
    <w:rsid w:val="006A301D"/>
    <w:rsid w:val="006E2F71"/>
    <w:rsid w:val="006E5B44"/>
    <w:rsid w:val="006F76D2"/>
    <w:rsid w:val="007129B3"/>
    <w:rsid w:val="00726C7F"/>
    <w:rsid w:val="00743F29"/>
    <w:rsid w:val="00746A6A"/>
    <w:rsid w:val="007537D0"/>
    <w:rsid w:val="00755383"/>
    <w:rsid w:val="0075561F"/>
    <w:rsid w:val="00763B2D"/>
    <w:rsid w:val="00765F07"/>
    <w:rsid w:val="00781A6C"/>
    <w:rsid w:val="00783ACB"/>
    <w:rsid w:val="007854A1"/>
    <w:rsid w:val="0079386A"/>
    <w:rsid w:val="007A1F6E"/>
    <w:rsid w:val="007C411C"/>
    <w:rsid w:val="007D6115"/>
    <w:rsid w:val="007E348E"/>
    <w:rsid w:val="007F420B"/>
    <w:rsid w:val="007F584A"/>
    <w:rsid w:val="007F69CC"/>
    <w:rsid w:val="00801FEB"/>
    <w:rsid w:val="00802448"/>
    <w:rsid w:val="00822C68"/>
    <w:rsid w:val="0082353B"/>
    <w:rsid w:val="00830F74"/>
    <w:rsid w:val="00836D54"/>
    <w:rsid w:val="00844495"/>
    <w:rsid w:val="0085778C"/>
    <w:rsid w:val="00860BD6"/>
    <w:rsid w:val="00861B73"/>
    <w:rsid w:val="00862F6A"/>
    <w:rsid w:val="0088463B"/>
    <w:rsid w:val="008B6906"/>
    <w:rsid w:val="008C1375"/>
    <w:rsid w:val="008D41C0"/>
    <w:rsid w:val="008D5DE8"/>
    <w:rsid w:val="008D73AF"/>
    <w:rsid w:val="008E1415"/>
    <w:rsid w:val="008E7161"/>
    <w:rsid w:val="00904C92"/>
    <w:rsid w:val="009154E4"/>
    <w:rsid w:val="00920349"/>
    <w:rsid w:val="0093372A"/>
    <w:rsid w:val="009409BE"/>
    <w:rsid w:val="00943D33"/>
    <w:rsid w:val="00953CD9"/>
    <w:rsid w:val="00960B53"/>
    <w:rsid w:val="00982FA2"/>
    <w:rsid w:val="00986963"/>
    <w:rsid w:val="00991D55"/>
    <w:rsid w:val="009C1CD2"/>
    <w:rsid w:val="009D2A82"/>
    <w:rsid w:val="009F0F81"/>
    <w:rsid w:val="009F2481"/>
    <w:rsid w:val="00A20735"/>
    <w:rsid w:val="00A243BC"/>
    <w:rsid w:val="00A575FD"/>
    <w:rsid w:val="00A758C5"/>
    <w:rsid w:val="00A90270"/>
    <w:rsid w:val="00A9167A"/>
    <w:rsid w:val="00A91816"/>
    <w:rsid w:val="00AB2530"/>
    <w:rsid w:val="00AD71B8"/>
    <w:rsid w:val="00AE1F93"/>
    <w:rsid w:val="00AF47BA"/>
    <w:rsid w:val="00AF4BA2"/>
    <w:rsid w:val="00AF688F"/>
    <w:rsid w:val="00B03AC7"/>
    <w:rsid w:val="00B24506"/>
    <w:rsid w:val="00B254F5"/>
    <w:rsid w:val="00B27EB7"/>
    <w:rsid w:val="00B36632"/>
    <w:rsid w:val="00B50511"/>
    <w:rsid w:val="00B50EAB"/>
    <w:rsid w:val="00B51C3A"/>
    <w:rsid w:val="00B54E2D"/>
    <w:rsid w:val="00B715E2"/>
    <w:rsid w:val="00B741FD"/>
    <w:rsid w:val="00B918B6"/>
    <w:rsid w:val="00B973C0"/>
    <w:rsid w:val="00BA49AA"/>
    <w:rsid w:val="00BA78DA"/>
    <w:rsid w:val="00BD55DF"/>
    <w:rsid w:val="00BE31DD"/>
    <w:rsid w:val="00BF0568"/>
    <w:rsid w:val="00C10F11"/>
    <w:rsid w:val="00C17392"/>
    <w:rsid w:val="00C357C6"/>
    <w:rsid w:val="00C549C0"/>
    <w:rsid w:val="00C61148"/>
    <w:rsid w:val="00C63CD0"/>
    <w:rsid w:val="00C6737E"/>
    <w:rsid w:val="00C732C4"/>
    <w:rsid w:val="00C75541"/>
    <w:rsid w:val="00C8625A"/>
    <w:rsid w:val="00C9292D"/>
    <w:rsid w:val="00CB664F"/>
    <w:rsid w:val="00CC3169"/>
    <w:rsid w:val="00CC46BD"/>
    <w:rsid w:val="00CE75F7"/>
    <w:rsid w:val="00D0186F"/>
    <w:rsid w:val="00D06769"/>
    <w:rsid w:val="00D14739"/>
    <w:rsid w:val="00D26113"/>
    <w:rsid w:val="00D31B4F"/>
    <w:rsid w:val="00D37C8D"/>
    <w:rsid w:val="00D41DFE"/>
    <w:rsid w:val="00D41EBB"/>
    <w:rsid w:val="00D4697E"/>
    <w:rsid w:val="00D52FB5"/>
    <w:rsid w:val="00D9152C"/>
    <w:rsid w:val="00D93EEE"/>
    <w:rsid w:val="00DA016A"/>
    <w:rsid w:val="00DA2C19"/>
    <w:rsid w:val="00DA4AEC"/>
    <w:rsid w:val="00DA4C33"/>
    <w:rsid w:val="00DA78A0"/>
    <w:rsid w:val="00DC4B05"/>
    <w:rsid w:val="00DD6803"/>
    <w:rsid w:val="00DE1F86"/>
    <w:rsid w:val="00DE3DFC"/>
    <w:rsid w:val="00DF0C27"/>
    <w:rsid w:val="00E03ACA"/>
    <w:rsid w:val="00E263F1"/>
    <w:rsid w:val="00E47A4C"/>
    <w:rsid w:val="00E84C25"/>
    <w:rsid w:val="00E85858"/>
    <w:rsid w:val="00EA46CA"/>
    <w:rsid w:val="00EA74B9"/>
    <w:rsid w:val="00EC597E"/>
    <w:rsid w:val="00EC628C"/>
    <w:rsid w:val="00ED1119"/>
    <w:rsid w:val="00ED4F40"/>
    <w:rsid w:val="00EF2979"/>
    <w:rsid w:val="00EF7363"/>
    <w:rsid w:val="00F10AAC"/>
    <w:rsid w:val="00F12A33"/>
    <w:rsid w:val="00F241F6"/>
    <w:rsid w:val="00F255A6"/>
    <w:rsid w:val="00F3656B"/>
    <w:rsid w:val="00F5602E"/>
    <w:rsid w:val="00F66AB0"/>
    <w:rsid w:val="00F70EA6"/>
    <w:rsid w:val="00F70F1A"/>
    <w:rsid w:val="00F7297B"/>
    <w:rsid w:val="00F83453"/>
    <w:rsid w:val="00F9211B"/>
    <w:rsid w:val="00FC5BFE"/>
    <w:rsid w:val="00FD7594"/>
    <w:rsid w:val="00FE4651"/>
    <w:rsid w:val="00FE71DF"/>
    <w:rsid w:val="00FE78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90CC3"/>
  <w15:docId w15:val="{82932C73-F449-6545-9604-0059A0F44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448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480E"/>
    <w:rPr>
      <w:rFonts w:ascii="Segoe UI" w:hAnsi="Segoe UI" w:cs="Segoe UI"/>
      <w:sz w:val="18"/>
      <w:szCs w:val="18"/>
    </w:rPr>
  </w:style>
  <w:style w:type="character" w:styleId="CommentReference">
    <w:name w:val="annotation reference"/>
    <w:basedOn w:val="DefaultParagraphFont"/>
    <w:uiPriority w:val="99"/>
    <w:semiHidden/>
    <w:unhideWhenUsed/>
    <w:rsid w:val="00CB664F"/>
    <w:rPr>
      <w:sz w:val="16"/>
      <w:szCs w:val="16"/>
    </w:rPr>
  </w:style>
  <w:style w:type="paragraph" w:styleId="CommentText">
    <w:name w:val="annotation text"/>
    <w:basedOn w:val="Normal"/>
    <w:link w:val="CommentTextChar"/>
    <w:uiPriority w:val="99"/>
    <w:semiHidden/>
    <w:unhideWhenUsed/>
    <w:rsid w:val="00CB664F"/>
    <w:pPr>
      <w:spacing w:line="240" w:lineRule="auto"/>
    </w:pPr>
    <w:rPr>
      <w:sz w:val="20"/>
      <w:szCs w:val="20"/>
    </w:rPr>
  </w:style>
  <w:style w:type="character" w:customStyle="1" w:styleId="CommentTextChar">
    <w:name w:val="Comment Text Char"/>
    <w:basedOn w:val="DefaultParagraphFont"/>
    <w:link w:val="CommentText"/>
    <w:uiPriority w:val="99"/>
    <w:semiHidden/>
    <w:rsid w:val="00CB664F"/>
    <w:rPr>
      <w:sz w:val="20"/>
      <w:szCs w:val="20"/>
    </w:rPr>
  </w:style>
  <w:style w:type="paragraph" w:styleId="CommentSubject">
    <w:name w:val="annotation subject"/>
    <w:basedOn w:val="CommentText"/>
    <w:next w:val="CommentText"/>
    <w:link w:val="CommentSubjectChar"/>
    <w:uiPriority w:val="99"/>
    <w:semiHidden/>
    <w:unhideWhenUsed/>
    <w:rsid w:val="00CB664F"/>
    <w:rPr>
      <w:b/>
      <w:bCs/>
    </w:rPr>
  </w:style>
  <w:style w:type="character" w:customStyle="1" w:styleId="CommentSubjectChar">
    <w:name w:val="Comment Subject Char"/>
    <w:basedOn w:val="CommentTextChar"/>
    <w:link w:val="CommentSubject"/>
    <w:uiPriority w:val="99"/>
    <w:semiHidden/>
    <w:rsid w:val="00CB66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0869567">
      <w:bodyDiv w:val="1"/>
      <w:marLeft w:val="0"/>
      <w:marRight w:val="0"/>
      <w:marTop w:val="0"/>
      <w:marBottom w:val="0"/>
      <w:divBdr>
        <w:top w:val="none" w:sz="0" w:space="0" w:color="auto"/>
        <w:left w:val="none" w:sz="0" w:space="0" w:color="auto"/>
        <w:bottom w:val="none" w:sz="0" w:space="0" w:color="auto"/>
        <w:right w:val="none" w:sz="0" w:space="0" w:color="auto"/>
      </w:divBdr>
    </w:div>
    <w:div w:id="151376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F6496-0EC2-4500-8BA1-B078F54A9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1</Pages>
  <Words>20212</Words>
  <Characters>115210</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 Eisen</dc:creator>
  <cp:lastModifiedBy>Kevin Chen</cp:lastModifiedBy>
  <cp:revision>10</cp:revision>
  <cp:lastPrinted>2019-12-19T18:27:00Z</cp:lastPrinted>
  <dcterms:created xsi:type="dcterms:W3CDTF">2019-12-24T05:39:00Z</dcterms:created>
  <dcterms:modified xsi:type="dcterms:W3CDTF">2019-12-3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86c1af-9e13-32ee-a50a-228c540c5663</vt:lpwstr>
  </property>
  <property fmtid="{D5CDD505-2E9C-101B-9397-08002B2CF9AE}" pid="24" name="Mendeley Citation Style_1">
    <vt:lpwstr>http://www.zotero.org/styles/nature</vt:lpwstr>
  </property>
</Properties>
</file>